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961FB8" w14:textId="7E3F99F5" w:rsidR="00267490" w:rsidRDefault="00267490" w:rsidP="00FF235E">
      <w:pPr>
        <w:jc w:val="center"/>
        <w:rPr>
          <w:b/>
          <w:bCs/>
          <w:color w:val="000000" w:themeColor="text1"/>
          <w:sz w:val="27"/>
          <w:szCs w:val="27"/>
        </w:rPr>
      </w:pPr>
      <w:r w:rsidRPr="002F1281">
        <w:rPr>
          <w:noProof/>
          <w:lang w:val="en-US"/>
        </w:rPr>
        <w:drawing>
          <wp:anchor distT="0" distB="0" distL="114300" distR="114300" simplePos="0" relativeHeight="251659264" behindDoc="0" locked="0" layoutInCell="1" allowOverlap="1" wp14:anchorId="340007D7" wp14:editId="275FD6E3">
            <wp:simplePos x="0" y="0"/>
            <wp:positionH relativeFrom="margin">
              <wp:posOffset>-752112</wp:posOffset>
            </wp:positionH>
            <wp:positionV relativeFrom="paragraph">
              <wp:posOffset>-317863</wp:posOffset>
            </wp:positionV>
            <wp:extent cx="1809750" cy="6953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 KSU Logo.png"/>
                    <pic:cNvPicPr/>
                  </pic:nvPicPr>
                  <pic:blipFill>
                    <a:blip r:embed="rId11">
                      <a:extLst>
                        <a:ext uri="{28A0092B-C50C-407E-A947-70E740481C1C}">
                          <a14:useLocalDpi xmlns:a14="http://schemas.microsoft.com/office/drawing/2010/main" val="0"/>
                        </a:ext>
                      </a:extLst>
                    </a:blip>
                    <a:stretch>
                      <a:fillRect/>
                    </a:stretch>
                  </pic:blipFill>
                  <pic:spPr>
                    <a:xfrm>
                      <a:off x="0" y="0"/>
                      <a:ext cx="1809750" cy="695325"/>
                    </a:xfrm>
                    <a:prstGeom prst="rect">
                      <a:avLst/>
                    </a:prstGeom>
                  </pic:spPr>
                </pic:pic>
              </a:graphicData>
            </a:graphic>
          </wp:anchor>
        </w:drawing>
      </w:r>
    </w:p>
    <w:p w14:paraId="24FB9CAB" w14:textId="753B47D5" w:rsidR="00FF235E" w:rsidRPr="00BE1394" w:rsidRDefault="00FF235E" w:rsidP="00CB7058">
      <w:pPr>
        <w:spacing w:after="0"/>
        <w:jc w:val="center"/>
        <w:rPr>
          <w:color w:val="000000" w:themeColor="text1"/>
          <w:sz w:val="27"/>
          <w:szCs w:val="27"/>
        </w:rPr>
      </w:pPr>
      <w:r w:rsidRPr="00BE1394">
        <w:rPr>
          <w:color w:val="000000" w:themeColor="text1"/>
          <w:sz w:val="27"/>
          <w:szCs w:val="27"/>
        </w:rPr>
        <w:t xml:space="preserve">King Saud University </w:t>
      </w:r>
    </w:p>
    <w:p w14:paraId="63B619E5" w14:textId="77777777" w:rsidR="00FF235E" w:rsidRPr="00BE1394" w:rsidRDefault="00FF235E" w:rsidP="00CB7058">
      <w:pPr>
        <w:spacing w:after="0"/>
        <w:jc w:val="center"/>
        <w:rPr>
          <w:color w:val="000000" w:themeColor="text1"/>
          <w:sz w:val="27"/>
          <w:szCs w:val="27"/>
        </w:rPr>
      </w:pPr>
      <w:r w:rsidRPr="00BE1394">
        <w:rPr>
          <w:color w:val="000000" w:themeColor="text1"/>
          <w:sz w:val="27"/>
          <w:szCs w:val="27"/>
        </w:rPr>
        <w:t>College of Computer and Information Sciences</w:t>
      </w:r>
    </w:p>
    <w:p w14:paraId="5C0C54DC" w14:textId="77777777" w:rsidR="00FF235E" w:rsidRPr="00BE1394" w:rsidRDefault="00FF235E" w:rsidP="00CB7058">
      <w:pPr>
        <w:spacing w:after="0"/>
        <w:jc w:val="center"/>
        <w:rPr>
          <w:color w:val="000000" w:themeColor="text1"/>
          <w:sz w:val="27"/>
          <w:szCs w:val="27"/>
        </w:rPr>
      </w:pPr>
      <w:r w:rsidRPr="00BE1394">
        <w:rPr>
          <w:color w:val="000000" w:themeColor="text1"/>
          <w:sz w:val="27"/>
          <w:szCs w:val="27"/>
        </w:rPr>
        <w:t>Computer Engineering Department</w:t>
      </w:r>
    </w:p>
    <w:p w14:paraId="712F3961" w14:textId="2BBA7C15" w:rsidR="00CB7058" w:rsidRPr="00DF4A22" w:rsidRDefault="00CB7058" w:rsidP="00FF235E">
      <w:pPr>
        <w:jc w:val="center"/>
        <w:rPr>
          <w:b/>
          <w:sz w:val="28"/>
          <w:szCs w:val="28"/>
        </w:rPr>
      </w:pPr>
    </w:p>
    <w:p w14:paraId="5527B8C2" w14:textId="15C50D4E" w:rsidR="00FF235E" w:rsidRDefault="00267490" w:rsidP="00267490">
      <w:pPr>
        <w:jc w:val="center"/>
        <w:rPr>
          <w:b/>
          <w:bCs/>
          <w:sz w:val="40"/>
          <w:szCs w:val="40"/>
        </w:rPr>
      </w:pPr>
      <w:r>
        <w:rPr>
          <w:b/>
          <w:bCs/>
          <w:sz w:val="40"/>
          <w:szCs w:val="40"/>
        </w:rPr>
        <w:t xml:space="preserve">A Long </w:t>
      </w:r>
      <w:r w:rsidR="00FF235E" w:rsidRPr="009D6CDD">
        <w:rPr>
          <w:b/>
          <w:bCs/>
          <w:sz w:val="40"/>
          <w:szCs w:val="40"/>
        </w:rPr>
        <w:t xml:space="preserve">Title of Research </w:t>
      </w:r>
      <w:r>
        <w:rPr>
          <w:b/>
          <w:bCs/>
          <w:sz w:val="40"/>
          <w:szCs w:val="40"/>
        </w:rPr>
        <w:t xml:space="preserve">Thesis that takes up </w:t>
      </w:r>
      <w:r w:rsidR="00276CEB">
        <w:rPr>
          <w:b/>
          <w:bCs/>
          <w:sz w:val="40"/>
          <w:szCs w:val="40"/>
        </w:rPr>
        <w:t xml:space="preserve">to </w:t>
      </w:r>
      <w:r>
        <w:rPr>
          <w:b/>
          <w:bCs/>
          <w:sz w:val="40"/>
          <w:szCs w:val="40"/>
        </w:rPr>
        <w:t>two lines of text</w:t>
      </w:r>
      <w:r w:rsidR="00FF235E" w:rsidRPr="009D6CDD">
        <w:rPr>
          <w:b/>
          <w:bCs/>
          <w:sz w:val="40"/>
          <w:szCs w:val="40"/>
        </w:rPr>
        <w:t xml:space="preserve"> [</w:t>
      </w:r>
      <w:r w:rsidR="00FF235E">
        <w:rPr>
          <w:b/>
          <w:bCs/>
          <w:sz w:val="40"/>
          <w:szCs w:val="40"/>
        </w:rPr>
        <w:t>English]</w:t>
      </w:r>
    </w:p>
    <w:p w14:paraId="6EACFF94" w14:textId="6371E062" w:rsidR="00276CEB" w:rsidRDefault="00276CEB" w:rsidP="00FF235E">
      <w:pPr>
        <w:jc w:val="center"/>
        <w:rPr>
          <w:b/>
          <w:bCs/>
          <w:sz w:val="40"/>
          <w:szCs w:val="40"/>
        </w:rPr>
      </w:pPr>
      <w:r w:rsidRPr="00276CEB">
        <w:rPr>
          <w:b/>
          <w:bCs/>
          <w:sz w:val="40"/>
          <w:szCs w:val="40"/>
          <w:rtl/>
        </w:rPr>
        <w:t>عنوان مطول للرسالة باللغة العربية مكون من جملة</w:t>
      </w:r>
      <w:r>
        <w:rPr>
          <w:rFonts w:hint="cs"/>
          <w:b/>
          <w:bCs/>
          <w:sz w:val="40"/>
          <w:szCs w:val="40"/>
          <w:rtl/>
        </w:rPr>
        <w:t xml:space="preserve"> قد</w:t>
      </w:r>
      <w:r w:rsidRPr="00276CEB">
        <w:rPr>
          <w:b/>
          <w:bCs/>
          <w:sz w:val="40"/>
          <w:szCs w:val="40"/>
          <w:rtl/>
        </w:rPr>
        <w:t xml:space="preserve"> تمتد الى  سطرين متتاليين</w:t>
      </w:r>
    </w:p>
    <w:p w14:paraId="1D3DC9B4" w14:textId="6D659FB6" w:rsidR="00267490" w:rsidRPr="00DF4A22" w:rsidRDefault="00F24BF3" w:rsidP="00FF235E">
      <w:pPr>
        <w:jc w:val="center"/>
      </w:pPr>
      <w:r>
        <w:t>DISSERTATION</w:t>
      </w:r>
    </w:p>
    <w:p w14:paraId="319FAB5B" w14:textId="300329ED" w:rsidR="00F24BF3" w:rsidRDefault="00F24BF3" w:rsidP="00FF235E">
      <w:pPr>
        <w:pStyle w:val="CCISAffilation"/>
        <w:spacing w:after="0"/>
        <w:rPr>
          <w:rFonts w:ascii="Times New Roman" w:hAnsi="Times New Roman" w:cs="Times New Roman"/>
        </w:rPr>
      </w:pPr>
      <w:proofErr w:type="gramStart"/>
      <w:r>
        <w:rPr>
          <w:rFonts w:ascii="Times New Roman" w:hAnsi="Times New Roman" w:cs="Times New Roman"/>
        </w:rPr>
        <w:t>by</w:t>
      </w:r>
      <w:proofErr w:type="gramEnd"/>
    </w:p>
    <w:p w14:paraId="4035C47A" w14:textId="2BC14C7A" w:rsidR="00FF235E" w:rsidRPr="00DF4A22" w:rsidRDefault="00FF235E" w:rsidP="00FF235E">
      <w:pPr>
        <w:pStyle w:val="CCISAffilation"/>
        <w:spacing w:after="0"/>
        <w:rPr>
          <w:rFonts w:ascii="Times New Roman" w:hAnsi="Times New Roman" w:cs="Times New Roman"/>
        </w:rPr>
      </w:pPr>
      <w:r>
        <w:rPr>
          <w:rFonts w:ascii="Times New Roman" w:hAnsi="Times New Roman" w:cs="Times New Roman"/>
        </w:rPr>
        <w:t>First name</w:t>
      </w:r>
      <w:r w:rsidRPr="00DF4A22">
        <w:rPr>
          <w:rFonts w:ascii="Times New Roman" w:hAnsi="Times New Roman" w:cs="Times New Roman"/>
        </w:rPr>
        <w:t xml:space="preserve"> </w:t>
      </w:r>
      <w:r>
        <w:rPr>
          <w:rFonts w:ascii="Times New Roman" w:hAnsi="Times New Roman" w:cs="Times New Roman"/>
        </w:rPr>
        <w:t>Last name</w:t>
      </w:r>
    </w:p>
    <w:p w14:paraId="69BF53D6" w14:textId="77777777" w:rsidR="00FF235E" w:rsidRPr="00DF4A22" w:rsidRDefault="00FF235E" w:rsidP="00FF235E">
      <w:pPr>
        <w:pStyle w:val="CCISAffilation"/>
        <w:spacing w:after="0"/>
        <w:rPr>
          <w:rFonts w:ascii="Times New Roman" w:hAnsi="Times New Roman" w:cs="Times New Roman"/>
        </w:rPr>
      </w:pPr>
      <w:r>
        <w:rPr>
          <w:rFonts w:ascii="Times New Roman" w:hAnsi="Times New Roman" w:cs="Times New Roman"/>
          <w:lang w:val="en-CA"/>
        </w:rPr>
        <w:t xml:space="preserve">Student ID: </w:t>
      </w:r>
      <w:r w:rsidRPr="00DF4A22">
        <w:rPr>
          <w:rFonts w:ascii="Times New Roman" w:hAnsi="Times New Roman" w:cs="Times New Roman"/>
        </w:rPr>
        <w:t>436203885</w:t>
      </w:r>
    </w:p>
    <w:p w14:paraId="6C001893" w14:textId="77777777" w:rsidR="00FF235E" w:rsidRPr="00DF4A22" w:rsidRDefault="00FF235E" w:rsidP="00FF235E">
      <w:pPr>
        <w:pStyle w:val="CCISAffilation"/>
        <w:spacing w:after="0"/>
        <w:rPr>
          <w:rFonts w:ascii="Times New Roman" w:hAnsi="Times New Roman" w:cs="Times New Roman"/>
        </w:rPr>
      </w:pPr>
      <w:r w:rsidRPr="00DF4A22">
        <w:rPr>
          <w:rFonts w:ascii="Times New Roman" w:hAnsi="Times New Roman" w:cs="Times New Roman"/>
        </w:rPr>
        <w:t>436203885@student.ksu.edu.sa</w:t>
      </w:r>
    </w:p>
    <w:p w14:paraId="5ABBA574" w14:textId="77777777" w:rsidR="00FF235E" w:rsidRPr="008908C8" w:rsidRDefault="00FF235E" w:rsidP="00FF235E">
      <w:pPr>
        <w:jc w:val="center"/>
      </w:pPr>
    </w:p>
    <w:p w14:paraId="6BC73C43" w14:textId="77777777" w:rsidR="00FF235E" w:rsidRPr="006E22AA" w:rsidRDefault="00FF235E" w:rsidP="00FF235E">
      <w:pPr>
        <w:pStyle w:val="CCISAffilation"/>
        <w:spacing w:after="0"/>
        <w:rPr>
          <w:rFonts w:ascii="Times New Roman" w:hAnsi="Times New Roman" w:cs="Times New Roman"/>
        </w:rPr>
      </w:pPr>
      <w:r w:rsidRPr="006E22AA">
        <w:rPr>
          <w:rFonts w:ascii="Times New Roman" w:hAnsi="Times New Roman" w:cs="Times New Roman"/>
        </w:rPr>
        <w:t xml:space="preserve">Advisor </w:t>
      </w:r>
    </w:p>
    <w:p w14:paraId="555FD079" w14:textId="77777777" w:rsidR="00FF235E" w:rsidRDefault="00FF235E" w:rsidP="00FF235E">
      <w:pPr>
        <w:pStyle w:val="CCISAffilation"/>
        <w:spacing w:after="0"/>
        <w:rPr>
          <w:rFonts w:ascii="Times New Roman" w:hAnsi="Times New Roman" w:cs="Times New Roman"/>
        </w:rPr>
      </w:pPr>
      <w:r>
        <w:rPr>
          <w:rFonts w:ascii="Times New Roman" w:hAnsi="Times New Roman" w:cs="Times New Roman"/>
        </w:rPr>
        <w:t>Dr. First name</w:t>
      </w:r>
      <w:r w:rsidRPr="006E22AA">
        <w:rPr>
          <w:rFonts w:ascii="Times New Roman" w:hAnsi="Times New Roman" w:cs="Times New Roman"/>
        </w:rPr>
        <w:t xml:space="preserve"> </w:t>
      </w:r>
      <w:r>
        <w:rPr>
          <w:rFonts w:ascii="Times New Roman" w:hAnsi="Times New Roman" w:cs="Times New Roman"/>
        </w:rPr>
        <w:t>Last name</w:t>
      </w:r>
    </w:p>
    <w:p w14:paraId="57CD8ECB" w14:textId="74D434FA" w:rsidR="00FF235E" w:rsidRDefault="00FF235E" w:rsidP="00FF235E">
      <w:pPr>
        <w:jc w:val="center"/>
      </w:pPr>
    </w:p>
    <w:p w14:paraId="0C01406E" w14:textId="77777777" w:rsidR="00CB7058" w:rsidRPr="00DF4A22" w:rsidRDefault="00CB7058" w:rsidP="00FF235E">
      <w:pPr>
        <w:jc w:val="center"/>
      </w:pPr>
    </w:p>
    <w:p w14:paraId="03EBDD9D" w14:textId="7AE1E548" w:rsidR="00FF235E" w:rsidRPr="00DF4A22" w:rsidRDefault="00F06DAD" w:rsidP="00BE1394">
      <w:pPr>
        <w:spacing w:after="0"/>
        <w:jc w:val="center"/>
      </w:pPr>
      <w:r>
        <w:t>Submitted in P</w:t>
      </w:r>
      <w:r w:rsidR="00FF235E" w:rsidRPr="00DF4A22">
        <w:t xml:space="preserve">artial </w:t>
      </w:r>
      <w:r>
        <w:t>F</w:t>
      </w:r>
      <w:r w:rsidR="0097011C" w:rsidRPr="00DF4A22">
        <w:t>ulfilment</w:t>
      </w:r>
      <w:r>
        <w:t xml:space="preserve"> of the R</w:t>
      </w:r>
      <w:r w:rsidR="00FF235E" w:rsidRPr="00DF4A22">
        <w:t xml:space="preserve">equirements </w:t>
      </w:r>
    </w:p>
    <w:p w14:paraId="6F78DEB1" w14:textId="176ECA78" w:rsidR="00FF235E" w:rsidRPr="00DF4A22" w:rsidRDefault="00FF235E" w:rsidP="00BE1394">
      <w:pPr>
        <w:spacing w:after="0"/>
        <w:jc w:val="center"/>
      </w:pPr>
      <w:r w:rsidRPr="00DF4A22">
        <w:t>For the Degree of</w:t>
      </w:r>
      <w:r w:rsidR="0097011C">
        <w:t xml:space="preserve"> </w:t>
      </w:r>
      <w:r w:rsidRPr="00DF4A22">
        <w:t>Master of Science</w:t>
      </w:r>
      <w:r w:rsidR="0097011C">
        <w:t xml:space="preserve"> (or Doctor of Philosophy)</w:t>
      </w:r>
      <w:r w:rsidRPr="00DF4A22">
        <w:t xml:space="preserve"> in </w:t>
      </w:r>
      <w:r w:rsidR="0097011C">
        <w:t xml:space="preserve">the Department of </w:t>
      </w:r>
      <w:r w:rsidRPr="00DF4A22">
        <w:t>Computer Engineering</w:t>
      </w:r>
      <w:r w:rsidR="0097011C">
        <w:t xml:space="preserve"> at the College of Computer and Information Sciences.</w:t>
      </w:r>
    </w:p>
    <w:p w14:paraId="6ADEE40B" w14:textId="77777777" w:rsidR="00A003B0" w:rsidRDefault="00A003B0" w:rsidP="00FF235E">
      <w:pPr>
        <w:spacing w:after="120"/>
        <w:jc w:val="center"/>
      </w:pPr>
    </w:p>
    <w:p w14:paraId="2CB85538" w14:textId="7EADC155" w:rsidR="00FF235E" w:rsidRDefault="00FF235E" w:rsidP="00FF235E">
      <w:pPr>
        <w:spacing w:after="120"/>
        <w:jc w:val="center"/>
      </w:pPr>
      <w:r w:rsidRPr="00DF4A22">
        <w:t>Riyadh, Kingdom of Saudi Arabia</w:t>
      </w:r>
    </w:p>
    <w:p w14:paraId="53F23B68" w14:textId="589FCBF0" w:rsidR="0097011C" w:rsidRPr="00467130" w:rsidRDefault="0097011C" w:rsidP="00FF235E">
      <w:pPr>
        <w:spacing w:after="120"/>
        <w:jc w:val="center"/>
      </w:pPr>
    </w:p>
    <w:p w14:paraId="2F1F5B25" w14:textId="36A24BB8" w:rsidR="006109C7" w:rsidRDefault="00D967EB" w:rsidP="00267490">
      <w:pPr>
        <w:jc w:val="center"/>
      </w:pPr>
      <w:r>
        <w:t>March</w:t>
      </w:r>
      <w:r w:rsidR="00FF235E">
        <w:t>, 20</w:t>
      </w:r>
      <w:r>
        <w:t>20</w:t>
      </w:r>
      <w:r w:rsidR="00FF235E">
        <w:t xml:space="preserve"> </w:t>
      </w:r>
    </w:p>
    <w:p w14:paraId="1C15C9CA" w14:textId="474EF82A" w:rsidR="00FF235E" w:rsidRPr="006109C7" w:rsidRDefault="00FF235E" w:rsidP="006109C7">
      <w:pPr>
        <w:sectPr w:rsidR="00FF235E" w:rsidRPr="006109C7" w:rsidSect="00005462">
          <w:headerReference w:type="default" r:id="rId12"/>
          <w:footerReference w:type="default" r:id="rId13"/>
          <w:pgSz w:w="11906" w:h="16838"/>
          <w:pgMar w:top="1134" w:right="1134" w:bottom="1134" w:left="2268" w:header="709" w:footer="709" w:gutter="0"/>
          <w:cols w:space="720"/>
          <w:titlePg/>
          <w:docGrid w:linePitch="299"/>
        </w:sectPr>
      </w:pPr>
    </w:p>
    <w:p w14:paraId="1DDC3EF6" w14:textId="77777777" w:rsidR="00FF235E" w:rsidRDefault="00FF235E" w:rsidP="00FF235E">
      <w:pPr>
        <w:jc w:val="center"/>
      </w:pPr>
      <w:bookmarkStart w:id="0" w:name="_Toc528695509"/>
    </w:p>
    <w:p w14:paraId="25683843" w14:textId="77777777" w:rsidR="00FF235E" w:rsidRDefault="00FF235E" w:rsidP="00FF235E">
      <w:pPr>
        <w:jc w:val="center"/>
      </w:pPr>
    </w:p>
    <w:p w14:paraId="2A433477" w14:textId="77777777" w:rsidR="00FF235E" w:rsidRDefault="00FF235E" w:rsidP="00FF235E">
      <w:pPr>
        <w:jc w:val="center"/>
      </w:pPr>
    </w:p>
    <w:p w14:paraId="6F406FB3" w14:textId="77777777" w:rsidR="00FF235E" w:rsidRDefault="00FF235E" w:rsidP="00FF235E">
      <w:pPr>
        <w:jc w:val="center"/>
      </w:pPr>
    </w:p>
    <w:p w14:paraId="160A2841" w14:textId="77777777" w:rsidR="00FF235E" w:rsidRDefault="00FF235E" w:rsidP="00FF235E">
      <w:pPr>
        <w:jc w:val="center"/>
      </w:pPr>
    </w:p>
    <w:p w14:paraId="5A6E994F" w14:textId="77777777" w:rsidR="00FF235E" w:rsidRDefault="00FF235E" w:rsidP="00FF235E">
      <w:pPr>
        <w:jc w:val="center"/>
      </w:pPr>
    </w:p>
    <w:p w14:paraId="5FFC4AB5" w14:textId="77777777" w:rsidR="00FF235E" w:rsidRDefault="00FF235E" w:rsidP="00FF235E">
      <w:pPr>
        <w:jc w:val="center"/>
      </w:pPr>
    </w:p>
    <w:p w14:paraId="6CCAE7E1" w14:textId="77777777" w:rsidR="00FF235E" w:rsidRDefault="00FF235E" w:rsidP="00FF235E">
      <w:pPr>
        <w:jc w:val="center"/>
      </w:pPr>
    </w:p>
    <w:p w14:paraId="3F2E92AE" w14:textId="77777777" w:rsidR="00FF235E" w:rsidRDefault="00FF235E" w:rsidP="00FF235E">
      <w:pPr>
        <w:jc w:val="center"/>
      </w:pPr>
    </w:p>
    <w:p w14:paraId="78BE056F" w14:textId="77777777" w:rsidR="00FF235E" w:rsidRDefault="00FF235E" w:rsidP="00FF235E">
      <w:pPr>
        <w:jc w:val="center"/>
      </w:pPr>
    </w:p>
    <w:p w14:paraId="2CE36691" w14:textId="77777777" w:rsidR="00FF235E" w:rsidRDefault="00FF235E" w:rsidP="00FF235E">
      <w:pPr>
        <w:jc w:val="center"/>
      </w:pPr>
    </w:p>
    <w:p w14:paraId="2AE28A3D" w14:textId="77777777" w:rsidR="00FF235E" w:rsidRDefault="00FF235E" w:rsidP="00FF235E">
      <w:pPr>
        <w:jc w:val="center"/>
      </w:pPr>
    </w:p>
    <w:p w14:paraId="4FDE1D87" w14:textId="77777777" w:rsidR="00FF235E" w:rsidRDefault="00FF235E" w:rsidP="00FF235E">
      <w:pPr>
        <w:jc w:val="center"/>
      </w:pPr>
    </w:p>
    <w:p w14:paraId="171F95F1" w14:textId="77777777" w:rsidR="00FF235E" w:rsidRDefault="00FF235E" w:rsidP="00FF235E">
      <w:pPr>
        <w:jc w:val="center"/>
      </w:pPr>
    </w:p>
    <w:p w14:paraId="31C8067C" w14:textId="77777777" w:rsidR="00FF235E" w:rsidRDefault="00FF235E" w:rsidP="00FF235E">
      <w:pPr>
        <w:jc w:val="center"/>
      </w:pPr>
    </w:p>
    <w:p w14:paraId="61AD84E8" w14:textId="77777777" w:rsidR="00FF235E" w:rsidRDefault="00FF235E" w:rsidP="00FF235E">
      <w:pPr>
        <w:jc w:val="center"/>
      </w:pPr>
    </w:p>
    <w:p w14:paraId="58D0AB85" w14:textId="77777777" w:rsidR="00FF235E" w:rsidRDefault="00FF235E" w:rsidP="00FF235E">
      <w:pPr>
        <w:jc w:val="center"/>
      </w:pPr>
    </w:p>
    <w:p w14:paraId="5850F517" w14:textId="04EDED2D" w:rsidR="00FF235E" w:rsidRDefault="00FF235E" w:rsidP="00FF235E">
      <w:pPr>
        <w:jc w:val="center"/>
      </w:pPr>
    </w:p>
    <w:p w14:paraId="36B087E7" w14:textId="615CD206" w:rsidR="00AD4227" w:rsidRDefault="00AD4227" w:rsidP="00FF235E">
      <w:pPr>
        <w:jc w:val="center"/>
      </w:pPr>
    </w:p>
    <w:p w14:paraId="40F222E5" w14:textId="0A83C79D" w:rsidR="00AD4227" w:rsidRDefault="00AD4227" w:rsidP="00FF235E">
      <w:pPr>
        <w:jc w:val="center"/>
      </w:pPr>
    </w:p>
    <w:p w14:paraId="7C8D83DC" w14:textId="77777777" w:rsidR="00AD4227" w:rsidRDefault="00AD4227" w:rsidP="00FF235E">
      <w:pPr>
        <w:jc w:val="center"/>
      </w:pPr>
    </w:p>
    <w:p w14:paraId="34D76326" w14:textId="77777777" w:rsidR="00FF235E" w:rsidRDefault="00FF235E" w:rsidP="00FF235E">
      <w:pPr>
        <w:jc w:val="center"/>
      </w:pPr>
    </w:p>
    <w:p w14:paraId="460382F2" w14:textId="7F274359" w:rsidR="00FF235E" w:rsidRDefault="00FF235E" w:rsidP="00FF235E">
      <w:pPr>
        <w:jc w:val="center"/>
      </w:pPr>
      <w:r w:rsidRPr="005D20FC">
        <w:t xml:space="preserve">© </w:t>
      </w:r>
      <w:r>
        <w:t>2020</w:t>
      </w:r>
      <w:r w:rsidRPr="005D20FC">
        <w:t xml:space="preserve"> </w:t>
      </w:r>
      <w:r w:rsidR="00F24BF3">
        <w:t>First name</w:t>
      </w:r>
      <w:r>
        <w:t xml:space="preserve"> Last name</w:t>
      </w:r>
    </w:p>
    <w:p w14:paraId="6EF651E3" w14:textId="1EFA2413" w:rsidR="00FF235E" w:rsidRDefault="00FF235E">
      <w:pPr>
        <w:spacing w:line="259" w:lineRule="auto"/>
      </w:pPr>
      <w:r>
        <w:br w:type="page"/>
      </w:r>
    </w:p>
    <w:p w14:paraId="73C37D06" w14:textId="394F83F8" w:rsidR="00FF235E" w:rsidRPr="009C1C8C" w:rsidRDefault="00355EFE" w:rsidP="00FF235E">
      <w:pPr>
        <w:pStyle w:val="Heading1"/>
        <w:numPr>
          <w:ilvl w:val="0"/>
          <w:numId w:val="0"/>
        </w:numPr>
        <w:ind w:left="432" w:hanging="432"/>
      </w:pPr>
      <w:bookmarkStart w:id="1" w:name="_Toc49177490"/>
      <w:bookmarkStart w:id="2" w:name="_Toc50496634"/>
      <w:bookmarkStart w:id="3" w:name="_Toc50501516"/>
      <w:bookmarkStart w:id="4" w:name="_Toc51864185"/>
      <w:r>
        <w:lastRenderedPageBreak/>
        <w:t>Examination Committee P</w:t>
      </w:r>
      <w:r w:rsidR="00FF235E" w:rsidRPr="009C1C8C">
        <w:t>age</w:t>
      </w:r>
      <w:bookmarkEnd w:id="1"/>
      <w:bookmarkEnd w:id="2"/>
      <w:bookmarkEnd w:id="3"/>
      <w:bookmarkEnd w:id="4"/>
    </w:p>
    <w:p w14:paraId="5589DBA6" w14:textId="3AB143F3" w:rsidR="00377954" w:rsidRDefault="00377954" w:rsidP="00FF235E">
      <w:r>
        <w:t>The committee for</w:t>
      </w:r>
    </w:p>
    <w:p w14:paraId="3D8888C2" w14:textId="10A65B11" w:rsidR="00377954" w:rsidRPr="00377954" w:rsidRDefault="00C75DE2" w:rsidP="00377954">
      <w:pPr>
        <w:jc w:val="center"/>
        <w:rPr>
          <w:b/>
          <w:bCs/>
          <w:sz w:val="28"/>
          <w:szCs w:val="28"/>
        </w:rPr>
      </w:pPr>
      <w:r>
        <w:rPr>
          <w:b/>
          <w:bCs/>
          <w:sz w:val="28"/>
          <w:szCs w:val="28"/>
        </w:rPr>
        <w:t>[Student Full N</w:t>
      </w:r>
      <w:r w:rsidR="00377954" w:rsidRPr="00377954">
        <w:rPr>
          <w:b/>
          <w:bCs/>
          <w:sz w:val="28"/>
          <w:szCs w:val="28"/>
        </w:rPr>
        <w:t>ame]</w:t>
      </w:r>
    </w:p>
    <w:p w14:paraId="635516F4" w14:textId="77777777" w:rsidR="00F24BF3" w:rsidRDefault="00F24BF3" w:rsidP="00F24BF3">
      <w:proofErr w:type="gramStart"/>
      <w:r w:rsidRPr="00F24BF3">
        <w:t>certifies</w:t>
      </w:r>
      <w:proofErr w:type="gramEnd"/>
      <w:r w:rsidRPr="00F24BF3">
        <w:t xml:space="preserve"> that this is the approved version of the following </w:t>
      </w:r>
      <w:r>
        <w:t xml:space="preserve">dissertation </w:t>
      </w:r>
      <w:r w:rsidRPr="00F24BF3">
        <w:t xml:space="preserve">and is acceptable in quality and form for publication in paper and in digital formats: </w:t>
      </w:r>
    </w:p>
    <w:p w14:paraId="7A0F074A" w14:textId="4D2A1ADB" w:rsidR="0097011C" w:rsidRPr="00377954" w:rsidRDefault="0097011C" w:rsidP="00F24BF3">
      <w:pPr>
        <w:rPr>
          <w:sz w:val="28"/>
          <w:szCs w:val="28"/>
        </w:rPr>
      </w:pPr>
      <w:r w:rsidRPr="00377954">
        <w:rPr>
          <w:b/>
          <w:bCs/>
          <w:sz w:val="28"/>
          <w:szCs w:val="28"/>
        </w:rPr>
        <w:t>A Long Title of Research Thesis that takes up two lines of text [English]</w:t>
      </w:r>
    </w:p>
    <w:p w14:paraId="0BBF2D9A" w14:textId="2D1AEB09" w:rsidR="00FF235E" w:rsidRPr="00004962" w:rsidRDefault="008766EA" w:rsidP="008766EA">
      <w:pPr>
        <w:tabs>
          <w:tab w:val="left" w:pos="6900"/>
        </w:tabs>
      </w:pPr>
      <w:r>
        <w:tab/>
      </w:r>
    </w:p>
    <w:p w14:paraId="4045322E" w14:textId="77777777" w:rsidR="00FF235E" w:rsidRPr="00004962" w:rsidRDefault="00FF235E" w:rsidP="00FF235E"/>
    <w:p w14:paraId="39A2E242" w14:textId="545E6F9A" w:rsidR="00FF235E" w:rsidRPr="00004962" w:rsidRDefault="00F24BF3" w:rsidP="00F24BF3">
      <w:pPr>
        <w:jc w:val="center"/>
      </w:pPr>
      <w:r>
        <w:t xml:space="preserve">Dissertation </w:t>
      </w:r>
      <w:r w:rsidR="00377954">
        <w:t>Committee Members:</w:t>
      </w:r>
    </w:p>
    <w:p w14:paraId="1C03E82C" w14:textId="7D9CF174" w:rsidR="00377954" w:rsidRDefault="00FF235E" w:rsidP="00063F30">
      <w:pPr>
        <w:spacing w:after="0" w:line="276" w:lineRule="auto"/>
      </w:pPr>
      <w:r w:rsidRPr="00004962">
        <w:t>Committee Supervisor: [insert name]</w:t>
      </w:r>
    </w:p>
    <w:p w14:paraId="17732DFF" w14:textId="23718B62" w:rsidR="00377954" w:rsidRDefault="00377954" w:rsidP="00063F30">
      <w:pPr>
        <w:spacing w:after="0" w:line="276" w:lineRule="auto"/>
      </w:pPr>
      <w:r>
        <w:t>Signature: _______________________________________________________</w:t>
      </w:r>
    </w:p>
    <w:p w14:paraId="0306372B" w14:textId="77777777" w:rsidR="00377954" w:rsidRDefault="00377954" w:rsidP="00063F30">
      <w:pPr>
        <w:spacing w:after="0" w:line="276" w:lineRule="auto"/>
      </w:pPr>
      <w:r>
        <w:t>Date: ___________________________________________________________</w:t>
      </w:r>
    </w:p>
    <w:p w14:paraId="11435389" w14:textId="6B7F0596" w:rsidR="00377954" w:rsidRDefault="00FF235E" w:rsidP="00063F30">
      <w:pPr>
        <w:spacing w:after="0" w:line="276" w:lineRule="auto"/>
      </w:pPr>
      <w:r w:rsidRPr="00004962">
        <w:br/>
        <w:t xml:space="preserve">Committee Co-Supervisor </w:t>
      </w:r>
      <w:r w:rsidRPr="00004962">
        <w:rPr>
          <w:i/>
          <w:iCs/>
        </w:rPr>
        <w:t>(if appropriate</w:t>
      </w:r>
      <w:r w:rsidR="00377954">
        <w:t xml:space="preserve">): </w:t>
      </w:r>
      <w:r w:rsidRPr="00004962">
        <w:t>[insert name]</w:t>
      </w:r>
    </w:p>
    <w:p w14:paraId="5D2E6722" w14:textId="77777777" w:rsidR="00377954" w:rsidRDefault="00377954" w:rsidP="00063F30">
      <w:pPr>
        <w:spacing w:after="0" w:line="276" w:lineRule="auto"/>
      </w:pPr>
      <w:r>
        <w:t>Signature: _______________________________________________________</w:t>
      </w:r>
    </w:p>
    <w:p w14:paraId="5837632F" w14:textId="77777777" w:rsidR="00377954" w:rsidRDefault="00377954" w:rsidP="00063F30">
      <w:pPr>
        <w:spacing w:after="0" w:line="276" w:lineRule="auto"/>
      </w:pPr>
      <w:r>
        <w:t>Date: ___________________________________________________________</w:t>
      </w:r>
    </w:p>
    <w:p w14:paraId="52D1A706" w14:textId="5FE4E820" w:rsidR="00377954" w:rsidRDefault="00377954" w:rsidP="00063F30">
      <w:pPr>
        <w:spacing w:after="0" w:line="276" w:lineRule="auto"/>
      </w:pPr>
      <w:r w:rsidRPr="00004962">
        <w:br/>
      </w:r>
      <w:r w:rsidR="00FF235E" w:rsidRPr="00004962">
        <w:t xml:space="preserve">Committee </w:t>
      </w:r>
      <w:r w:rsidR="00FF235E">
        <w:t xml:space="preserve">First </w:t>
      </w:r>
      <w:r w:rsidR="00FF235E" w:rsidRPr="00004962">
        <w:t>Member: [insert name]</w:t>
      </w:r>
    </w:p>
    <w:p w14:paraId="28B8584B" w14:textId="77777777" w:rsidR="00377954" w:rsidRDefault="00377954" w:rsidP="00063F30">
      <w:pPr>
        <w:spacing w:after="0" w:line="276" w:lineRule="auto"/>
      </w:pPr>
      <w:r>
        <w:t>Signature: _______________________________________________________</w:t>
      </w:r>
    </w:p>
    <w:p w14:paraId="431FF6CF" w14:textId="77777777" w:rsidR="00377954" w:rsidRDefault="00377954" w:rsidP="00063F30">
      <w:pPr>
        <w:spacing w:after="0" w:line="276" w:lineRule="auto"/>
      </w:pPr>
      <w:r>
        <w:t>Date: ___________________________________________________________</w:t>
      </w:r>
    </w:p>
    <w:p w14:paraId="5988B111" w14:textId="332B747E" w:rsidR="00063F30" w:rsidRDefault="00377954" w:rsidP="00063F30">
      <w:pPr>
        <w:spacing w:after="0" w:line="276" w:lineRule="auto"/>
      </w:pPr>
      <w:r w:rsidRPr="00004962">
        <w:br/>
      </w:r>
      <w:r w:rsidR="00063F30" w:rsidRPr="00004962">
        <w:t xml:space="preserve">Committee </w:t>
      </w:r>
      <w:r w:rsidR="00063F30">
        <w:t xml:space="preserve">Second </w:t>
      </w:r>
      <w:r w:rsidR="00063F30" w:rsidRPr="00004962">
        <w:t>Member: [insert name]</w:t>
      </w:r>
    </w:p>
    <w:p w14:paraId="722AA339" w14:textId="77777777" w:rsidR="00377954" w:rsidRDefault="00377954" w:rsidP="00063F30">
      <w:pPr>
        <w:spacing w:after="0" w:line="276" w:lineRule="auto"/>
      </w:pPr>
      <w:r>
        <w:t>Signature: _______________________________________________________</w:t>
      </w:r>
    </w:p>
    <w:p w14:paraId="68C4B94A" w14:textId="77777777" w:rsidR="00377954" w:rsidRDefault="00377954" w:rsidP="00063F30">
      <w:pPr>
        <w:spacing w:after="0" w:line="276" w:lineRule="auto"/>
      </w:pPr>
      <w:r>
        <w:t>Date: ___________________________________________________________</w:t>
      </w:r>
    </w:p>
    <w:p w14:paraId="6F369D52" w14:textId="5E054830" w:rsidR="00FF235E" w:rsidRPr="00004962" w:rsidRDefault="00377954" w:rsidP="00063F30">
      <w:pPr>
        <w:spacing w:after="0" w:line="276" w:lineRule="auto"/>
      </w:pPr>
      <w:r w:rsidRPr="00004962">
        <w:br/>
      </w:r>
      <w:r w:rsidR="00FF235E" w:rsidRPr="00004962">
        <w:t xml:space="preserve">Committee </w:t>
      </w:r>
      <w:r w:rsidR="00FF235E">
        <w:t xml:space="preserve">Third </w:t>
      </w:r>
      <w:r w:rsidR="00FF235E" w:rsidRPr="00004962">
        <w:t>Member</w:t>
      </w:r>
      <w:r w:rsidR="00FF235E">
        <w:t xml:space="preserve"> </w:t>
      </w:r>
      <w:r w:rsidR="00FF235E" w:rsidRPr="00004962">
        <w:rPr>
          <w:i/>
          <w:iCs/>
        </w:rPr>
        <w:t>(if appropriate</w:t>
      </w:r>
      <w:r w:rsidR="00FF235E" w:rsidRPr="00004962">
        <w:t>):</w:t>
      </w:r>
      <w:r>
        <w:t xml:space="preserve"> </w:t>
      </w:r>
      <w:r w:rsidR="00FF235E" w:rsidRPr="00004962">
        <w:t>[insert name]</w:t>
      </w:r>
    </w:p>
    <w:p w14:paraId="50BD8EF7" w14:textId="77777777" w:rsidR="00377954" w:rsidRDefault="00377954" w:rsidP="00063F30">
      <w:pPr>
        <w:spacing w:after="0" w:line="276" w:lineRule="auto"/>
      </w:pPr>
      <w:r>
        <w:t>Signature: _______________________________________________________</w:t>
      </w:r>
    </w:p>
    <w:p w14:paraId="13226BA1" w14:textId="77777777" w:rsidR="00377954" w:rsidRDefault="00377954" w:rsidP="00063F30">
      <w:pPr>
        <w:spacing w:after="0" w:line="276" w:lineRule="auto"/>
      </w:pPr>
      <w:r>
        <w:t>Date: ___________________________________________________________</w:t>
      </w:r>
    </w:p>
    <w:p w14:paraId="1D3E39D1" w14:textId="2A87C76C" w:rsidR="00FF235E" w:rsidRDefault="00377954" w:rsidP="00F24BF3">
      <w:pPr>
        <w:spacing w:after="0"/>
        <w:jc w:val="center"/>
      </w:pPr>
      <w:r w:rsidRPr="00004962">
        <w:br/>
      </w:r>
      <w:r w:rsidRPr="00004962">
        <w:br/>
      </w:r>
    </w:p>
    <w:p w14:paraId="3305DC37" w14:textId="12A1A1DB" w:rsidR="00FF235E" w:rsidRDefault="00F24BF3" w:rsidP="00F24BF3">
      <w:pPr>
        <w:spacing w:line="259" w:lineRule="auto"/>
        <w:jc w:val="center"/>
      </w:pPr>
      <w:r>
        <w:t>King Saud University</w:t>
      </w:r>
    </w:p>
    <w:p w14:paraId="2C51EFA6" w14:textId="5A08345D" w:rsidR="00FF235E" w:rsidRDefault="00F24BF3" w:rsidP="00F24BF3">
      <w:pPr>
        <w:spacing w:line="259" w:lineRule="auto"/>
        <w:jc w:val="center"/>
      </w:pPr>
      <w:r>
        <w:t>2020</w:t>
      </w:r>
      <w:r w:rsidR="00FF235E">
        <w:br w:type="page"/>
      </w:r>
    </w:p>
    <w:p w14:paraId="60F86884" w14:textId="77777777" w:rsidR="006109C7" w:rsidRPr="006109C7" w:rsidRDefault="006109C7" w:rsidP="003A0311">
      <w:pPr>
        <w:pStyle w:val="Heading1"/>
        <w:numPr>
          <w:ilvl w:val="0"/>
          <w:numId w:val="0"/>
        </w:numPr>
        <w:ind w:left="432" w:hanging="432"/>
      </w:pPr>
      <w:bookmarkStart w:id="5" w:name="_Toc51864186"/>
      <w:r w:rsidRPr="006109C7">
        <w:lastRenderedPageBreak/>
        <w:t>Declaration</w:t>
      </w:r>
      <w:bookmarkEnd w:id="0"/>
      <w:bookmarkEnd w:id="5"/>
    </w:p>
    <w:p w14:paraId="34CE7422" w14:textId="09D50668" w:rsidR="006109C7" w:rsidRPr="006109C7" w:rsidRDefault="006109C7" w:rsidP="006109C7">
      <w:r w:rsidRPr="006109C7">
        <w:t>I</w:t>
      </w:r>
      <w:r w:rsidR="00DC437F">
        <w:t>, [student full name],</w:t>
      </w:r>
      <w:r w:rsidRPr="006109C7">
        <w:t xml:space="preserve"> hereby declare that the work presented in this thesis has not been submitted for any other degree or professional qualification, and that it is the result of my own independent work.</w:t>
      </w:r>
    </w:p>
    <w:p w14:paraId="6F4A1092" w14:textId="77777777" w:rsidR="006109C7" w:rsidRPr="006109C7" w:rsidRDefault="006109C7" w:rsidP="006109C7"/>
    <w:p w14:paraId="076A912D" w14:textId="77777777" w:rsidR="006109C7" w:rsidRPr="006109C7" w:rsidRDefault="006109C7" w:rsidP="00DC437F">
      <w:pPr>
        <w:spacing w:after="0"/>
      </w:pPr>
    </w:p>
    <w:p w14:paraId="1E5020A0" w14:textId="21D47C72" w:rsidR="006109C7" w:rsidRPr="006109C7" w:rsidRDefault="00DC437F" w:rsidP="00DC437F">
      <w:pPr>
        <w:pBdr>
          <w:bottom w:val="single" w:sz="6" w:space="1" w:color="auto"/>
        </w:pBdr>
        <w:spacing w:after="0"/>
      </w:pPr>
      <w:r>
        <w:t>Signed:</w:t>
      </w:r>
    </w:p>
    <w:p w14:paraId="3E8574EB" w14:textId="77777777" w:rsidR="006109C7" w:rsidRPr="006109C7" w:rsidRDefault="006109C7" w:rsidP="00DC437F">
      <w:pPr>
        <w:spacing w:after="0"/>
      </w:pPr>
    </w:p>
    <w:p w14:paraId="20E33298" w14:textId="47DC5A8A" w:rsidR="006109C7" w:rsidRPr="006109C7" w:rsidRDefault="00DC437F" w:rsidP="00DC437F">
      <w:pPr>
        <w:pBdr>
          <w:bottom w:val="single" w:sz="6" w:space="1" w:color="auto"/>
        </w:pBdr>
        <w:spacing w:after="0"/>
      </w:pPr>
      <w:r>
        <w:t>Date:</w:t>
      </w:r>
    </w:p>
    <w:p w14:paraId="179E3066" w14:textId="77777777" w:rsidR="006109C7" w:rsidRPr="006109C7" w:rsidRDefault="006109C7" w:rsidP="006109C7"/>
    <w:p w14:paraId="2AB37AFE" w14:textId="77777777" w:rsidR="006109C7" w:rsidRPr="006109C7" w:rsidRDefault="006109C7" w:rsidP="006109C7">
      <w:pPr>
        <w:sectPr w:rsidR="006109C7" w:rsidRPr="006109C7" w:rsidSect="00005462">
          <w:headerReference w:type="default" r:id="rId14"/>
          <w:pgSz w:w="11906" w:h="16838"/>
          <w:pgMar w:top="1134" w:right="1134" w:bottom="1134" w:left="2268" w:header="709" w:footer="709" w:gutter="0"/>
          <w:pgNumType w:fmt="lowerRoman" w:start="1"/>
          <w:cols w:space="720"/>
        </w:sectPr>
      </w:pPr>
    </w:p>
    <w:p w14:paraId="4282361E" w14:textId="1C22B03F" w:rsidR="006109C7" w:rsidRPr="006109C7" w:rsidRDefault="006109C7" w:rsidP="003A0311">
      <w:pPr>
        <w:pStyle w:val="Heading1"/>
        <w:numPr>
          <w:ilvl w:val="0"/>
          <w:numId w:val="0"/>
        </w:numPr>
        <w:ind w:left="432" w:hanging="432"/>
      </w:pPr>
      <w:bookmarkStart w:id="6" w:name="_Toc528695510"/>
      <w:bookmarkStart w:id="7" w:name="_Toc51864187"/>
      <w:r w:rsidRPr="006109C7">
        <w:lastRenderedPageBreak/>
        <w:t>Abstract</w:t>
      </w:r>
      <w:bookmarkEnd w:id="6"/>
      <w:bookmarkEnd w:id="7"/>
    </w:p>
    <w:p w14:paraId="449A8521" w14:textId="09FA53E5" w:rsidR="00F24BF3" w:rsidRPr="00276CEB" w:rsidRDefault="00F24BF3" w:rsidP="00223F4B">
      <w:pPr>
        <w:spacing w:after="0"/>
        <w:jc w:val="center"/>
        <w:rPr>
          <w:b/>
          <w:bCs/>
          <w:sz w:val="28"/>
          <w:szCs w:val="28"/>
          <w:rtl/>
        </w:rPr>
      </w:pPr>
      <w:r w:rsidRPr="00276CEB">
        <w:rPr>
          <w:b/>
          <w:bCs/>
          <w:sz w:val="28"/>
          <w:szCs w:val="28"/>
        </w:rPr>
        <w:t xml:space="preserve">A Long Title of Research Thesis that takes up </w:t>
      </w:r>
      <w:r w:rsidR="00276CEB">
        <w:rPr>
          <w:b/>
          <w:bCs/>
          <w:sz w:val="28"/>
          <w:szCs w:val="28"/>
          <w:lang w:val="en-US"/>
        </w:rPr>
        <w:t xml:space="preserve">to </w:t>
      </w:r>
      <w:r w:rsidRPr="00276CEB">
        <w:rPr>
          <w:b/>
          <w:bCs/>
          <w:sz w:val="28"/>
          <w:szCs w:val="28"/>
        </w:rPr>
        <w:t>two lines of text [English]</w:t>
      </w:r>
    </w:p>
    <w:p w14:paraId="5CF57FD6" w14:textId="77777777" w:rsidR="00F24BF3" w:rsidRPr="00223F4B" w:rsidRDefault="00F24BF3" w:rsidP="00F24BF3">
      <w:pPr>
        <w:pStyle w:val="CCISAffilation"/>
        <w:spacing w:after="0"/>
        <w:rPr>
          <w:rFonts w:asciiTheme="minorHAnsi" w:hAnsiTheme="minorHAnsi" w:cstheme="minorHAnsi"/>
          <w:sz w:val="22"/>
          <w:szCs w:val="22"/>
        </w:rPr>
      </w:pPr>
      <w:proofErr w:type="gramStart"/>
      <w:r w:rsidRPr="00223F4B">
        <w:rPr>
          <w:rFonts w:asciiTheme="minorHAnsi" w:hAnsiTheme="minorHAnsi" w:cstheme="minorHAnsi"/>
          <w:sz w:val="22"/>
          <w:szCs w:val="22"/>
        </w:rPr>
        <w:t>by</w:t>
      </w:r>
      <w:proofErr w:type="gramEnd"/>
    </w:p>
    <w:p w14:paraId="5136139A" w14:textId="77777777" w:rsidR="00F24BF3" w:rsidRPr="00223F4B" w:rsidRDefault="00F24BF3" w:rsidP="00F24BF3">
      <w:pPr>
        <w:pStyle w:val="CCISAffilation"/>
        <w:spacing w:after="0"/>
        <w:rPr>
          <w:rFonts w:asciiTheme="minorHAnsi" w:hAnsiTheme="minorHAnsi" w:cstheme="minorHAnsi"/>
          <w:sz w:val="22"/>
          <w:szCs w:val="22"/>
        </w:rPr>
      </w:pPr>
      <w:r w:rsidRPr="00223F4B">
        <w:rPr>
          <w:rFonts w:asciiTheme="minorHAnsi" w:hAnsiTheme="minorHAnsi" w:cstheme="minorHAnsi"/>
          <w:sz w:val="22"/>
          <w:szCs w:val="22"/>
        </w:rPr>
        <w:t>First name Last name</w:t>
      </w:r>
    </w:p>
    <w:p w14:paraId="7F6C295F" w14:textId="44D74A32" w:rsidR="00F24BF3" w:rsidRPr="00223F4B" w:rsidRDefault="00F24BF3" w:rsidP="00F24BF3">
      <w:pPr>
        <w:spacing w:after="0"/>
        <w:jc w:val="center"/>
        <w:rPr>
          <w:rFonts w:asciiTheme="minorHAnsi" w:hAnsiTheme="minorHAnsi" w:cstheme="minorHAnsi"/>
          <w:sz w:val="22"/>
        </w:rPr>
      </w:pPr>
      <w:r w:rsidRPr="00223F4B">
        <w:rPr>
          <w:rFonts w:asciiTheme="minorHAnsi" w:hAnsiTheme="minorHAnsi" w:cstheme="minorHAnsi"/>
          <w:sz w:val="22"/>
        </w:rPr>
        <w:t>Master of Science (or Doctor of Philosophy) in the Department of Computer Engineering at the College of Computer and Information Sciences.</w:t>
      </w:r>
    </w:p>
    <w:p w14:paraId="5E1390BB" w14:textId="6122D8DC" w:rsidR="00F24BF3" w:rsidRPr="00223F4B" w:rsidRDefault="00223F4B" w:rsidP="00223F4B">
      <w:pPr>
        <w:spacing w:after="120"/>
        <w:jc w:val="center"/>
        <w:rPr>
          <w:rFonts w:asciiTheme="minorHAnsi" w:hAnsiTheme="minorHAnsi" w:cstheme="minorHAnsi"/>
          <w:sz w:val="22"/>
        </w:rPr>
      </w:pPr>
      <w:r w:rsidRPr="00223F4B">
        <w:rPr>
          <w:rFonts w:asciiTheme="minorHAnsi" w:hAnsiTheme="minorHAnsi" w:cstheme="minorHAnsi"/>
          <w:sz w:val="22"/>
        </w:rPr>
        <w:t xml:space="preserve">King Saud University, Riyadh, </w:t>
      </w:r>
      <w:r w:rsidR="00F24BF3" w:rsidRPr="00223F4B">
        <w:rPr>
          <w:rFonts w:asciiTheme="minorHAnsi" w:hAnsiTheme="minorHAnsi" w:cstheme="minorHAnsi"/>
          <w:sz w:val="22"/>
        </w:rPr>
        <w:t xml:space="preserve">March, 2020 </w:t>
      </w:r>
    </w:p>
    <w:p w14:paraId="476BF658" w14:textId="4EAE3185" w:rsidR="00223F4B" w:rsidRPr="00223F4B" w:rsidRDefault="00223F4B" w:rsidP="00223F4B">
      <w:pPr>
        <w:pStyle w:val="CCISAffilation"/>
        <w:spacing w:after="0"/>
        <w:rPr>
          <w:rFonts w:asciiTheme="minorHAnsi" w:hAnsiTheme="minorHAnsi" w:cstheme="minorHAnsi"/>
          <w:sz w:val="22"/>
          <w:szCs w:val="22"/>
        </w:rPr>
      </w:pPr>
      <w:r w:rsidRPr="00223F4B">
        <w:rPr>
          <w:rFonts w:asciiTheme="minorHAnsi" w:hAnsiTheme="minorHAnsi" w:cstheme="minorHAnsi"/>
          <w:sz w:val="22"/>
          <w:szCs w:val="22"/>
        </w:rPr>
        <w:t xml:space="preserve"> Dr. First name Last name, Chair</w:t>
      </w:r>
    </w:p>
    <w:p w14:paraId="49133968" w14:textId="5980FDEE" w:rsidR="00FF235E" w:rsidRDefault="00FF235E" w:rsidP="00AD4227">
      <w:pPr>
        <w:spacing w:before="400"/>
        <w:jc w:val="both"/>
      </w:pPr>
      <w:r>
        <w:t>To insert Abstract text here, select this text and then either type the text you wish to use or paste text from another document, being sure to keep the text only and not the formatting from the previous document. To keep text only, choose Paste, and then from the drop-down box that will appear, choose the Keep Text Only option on the right, with the icon of a clipboard and the letter A</w:t>
      </w:r>
    </w:p>
    <w:p w14:paraId="23E408A1" w14:textId="70692D0F" w:rsidR="00FF235E" w:rsidRDefault="00FF235E" w:rsidP="008A06A2">
      <w:pPr>
        <w:jc w:val="both"/>
      </w:pPr>
      <w:r>
        <w:t>The abstract is a brief summary of your research thesis, and should be no longer than 200 words. It starts by describing in a few words the knowledge domain (broad area of research) where your research takes place and the key issues of that domain that offer opportunities for the scientific or technological innovations you intend to explore. You then present briefly your research statement (focus area), your research approach, the results you have achieved, and the anticipated implications of such results on the advancement of the knowledge domain. It is important to keep your abstract concise, clear, and objective.</w:t>
      </w:r>
    </w:p>
    <w:p w14:paraId="54205969" w14:textId="12FF89F0" w:rsidR="00FF235E" w:rsidRDefault="00FF235E" w:rsidP="006109C7"/>
    <w:p w14:paraId="537109DD" w14:textId="77777777" w:rsidR="00FF235E" w:rsidRPr="006109C7" w:rsidRDefault="00FF235E" w:rsidP="00FF235E"/>
    <w:p w14:paraId="32944A50" w14:textId="77777777" w:rsidR="00FF235E" w:rsidRPr="006109C7" w:rsidRDefault="00FF235E" w:rsidP="00FF235E">
      <w:pPr>
        <w:sectPr w:rsidR="00FF235E" w:rsidRPr="006109C7" w:rsidSect="00AD4227">
          <w:headerReference w:type="default" r:id="rId15"/>
          <w:footerReference w:type="default" r:id="rId16"/>
          <w:pgSz w:w="11906" w:h="16838"/>
          <w:pgMar w:top="1134" w:right="1134" w:bottom="1134" w:left="2268" w:header="709" w:footer="709" w:gutter="0"/>
          <w:pgNumType w:fmt="lowerRoman"/>
          <w:cols w:space="720"/>
        </w:sectPr>
      </w:pPr>
    </w:p>
    <w:p w14:paraId="7DF3AF88" w14:textId="6F388112" w:rsidR="00FF235E" w:rsidRPr="006109C7" w:rsidRDefault="00FF235E" w:rsidP="00FF235E">
      <w:pPr>
        <w:pStyle w:val="Heading1"/>
        <w:numPr>
          <w:ilvl w:val="0"/>
          <w:numId w:val="0"/>
        </w:numPr>
        <w:bidi/>
        <w:ind w:left="432" w:hanging="432"/>
      </w:pPr>
      <w:bookmarkStart w:id="8" w:name="_Toc51864188"/>
      <w:r>
        <w:rPr>
          <w:rFonts w:hint="cs"/>
          <w:rtl/>
        </w:rPr>
        <w:lastRenderedPageBreak/>
        <w:t>الخلاصة</w:t>
      </w:r>
      <w:bookmarkEnd w:id="8"/>
    </w:p>
    <w:p w14:paraId="4E943AE3" w14:textId="433FDDB8" w:rsidR="00276CEB" w:rsidRPr="00276CEB" w:rsidRDefault="00276CEB" w:rsidP="00276CEB">
      <w:pPr>
        <w:bidi/>
        <w:spacing w:before="400"/>
        <w:jc w:val="center"/>
        <w:rPr>
          <w:b/>
          <w:bCs/>
          <w:sz w:val="40"/>
          <w:szCs w:val="40"/>
          <w:rtl/>
        </w:rPr>
      </w:pPr>
      <w:r w:rsidRPr="00276CEB">
        <w:rPr>
          <w:b/>
          <w:bCs/>
          <w:sz w:val="40"/>
          <w:szCs w:val="40"/>
          <w:rtl/>
        </w:rPr>
        <w:t>عنوان مطول للرسالة باللغة العربية مكون من جملة</w:t>
      </w:r>
      <w:r>
        <w:rPr>
          <w:rFonts w:hint="cs"/>
          <w:b/>
          <w:bCs/>
          <w:sz w:val="40"/>
          <w:szCs w:val="40"/>
          <w:rtl/>
        </w:rPr>
        <w:t xml:space="preserve"> قد</w:t>
      </w:r>
      <w:r w:rsidRPr="00276CEB">
        <w:rPr>
          <w:b/>
          <w:bCs/>
          <w:sz w:val="40"/>
          <w:szCs w:val="40"/>
          <w:rtl/>
        </w:rPr>
        <w:t xml:space="preserve"> تمتد الى  سطرين متتاليين</w:t>
      </w:r>
    </w:p>
    <w:p w14:paraId="24B5450F" w14:textId="7832C3F3" w:rsidR="006515AC" w:rsidRPr="00FF235E" w:rsidRDefault="006515AC" w:rsidP="00276CEB">
      <w:pPr>
        <w:bidi/>
        <w:spacing w:before="400"/>
        <w:rPr>
          <w:szCs w:val="24"/>
        </w:rPr>
      </w:pPr>
      <w:r w:rsidRPr="00FF235E">
        <w:rPr>
          <w:szCs w:val="24"/>
          <w:rtl/>
        </w:rPr>
        <w:t>الخلاصة عبارة عن تلخيص للعمل البحثي، ويجب ان لا يحتوي أكثر من 200 كلمة. يبدأ الملخص بوصف مختصر لمجال المعرفة (المجال العام للبحث) والتي تظهر أهمية البحث والنقاط الأساسية في المجال. بعد ذلك يتم عرض</w:t>
      </w:r>
      <w:r w:rsidRPr="00FF235E">
        <w:rPr>
          <w:szCs w:val="24"/>
        </w:rPr>
        <w:t xml:space="preserve"> </w:t>
      </w:r>
      <w:r w:rsidRPr="00FF235E">
        <w:rPr>
          <w:szCs w:val="24"/>
          <w:rtl/>
        </w:rPr>
        <w:t>خطوات البحث (المجال الدقيق)، طريقة البحث المتبعة، و ملخص للنتائج النهائية. يمكن أيضا عرض الاثر المتوقع لهذه النتائج على مجال المعرفة. كما يجب التنبيه على جعل الملخص مختصر، واضح، وموضوعي.</w:t>
      </w:r>
    </w:p>
    <w:p w14:paraId="12C0107B" w14:textId="4527B8E4" w:rsidR="00FF235E" w:rsidRPr="00FF235E" w:rsidRDefault="0097011C" w:rsidP="00FF235E">
      <w:pPr>
        <w:bidi/>
        <w:rPr>
          <w:szCs w:val="24"/>
        </w:rPr>
      </w:pPr>
      <w:r>
        <w:rPr>
          <w:noProof/>
          <w:szCs w:val="24"/>
          <w:lang w:val="en-US"/>
        </w:rPr>
        <w:drawing>
          <wp:inline distT="0" distB="0" distL="0" distR="0" wp14:anchorId="2E52C1DB" wp14:editId="72230946">
            <wp:extent cx="5394960" cy="2651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14:paraId="705B7A5B" w14:textId="79E21EA6" w:rsidR="00FF235E" w:rsidRPr="00FF235E" w:rsidRDefault="00FF235E" w:rsidP="00FF235E">
      <w:pPr>
        <w:bidi/>
        <w:rPr>
          <w:szCs w:val="24"/>
        </w:rPr>
      </w:pPr>
    </w:p>
    <w:p w14:paraId="72BED15E" w14:textId="1E18C62E" w:rsidR="00FF235E" w:rsidRDefault="00FF235E" w:rsidP="006109C7"/>
    <w:p w14:paraId="377795EC" w14:textId="77777777" w:rsidR="00FF235E" w:rsidRPr="006109C7" w:rsidRDefault="00FF235E" w:rsidP="006109C7">
      <w:pPr>
        <w:sectPr w:rsidR="00FF235E" w:rsidRPr="006109C7" w:rsidSect="00005462">
          <w:headerReference w:type="default" r:id="rId18"/>
          <w:pgSz w:w="11906" w:h="16838"/>
          <w:pgMar w:top="1134" w:right="1134" w:bottom="1134" w:left="2268" w:header="709" w:footer="709" w:gutter="0"/>
          <w:pgNumType w:fmt="lowerRoman"/>
          <w:cols w:space="720"/>
        </w:sectPr>
      </w:pPr>
    </w:p>
    <w:p w14:paraId="2CD3FF57" w14:textId="28DE4770" w:rsidR="006109C7" w:rsidRPr="006109C7" w:rsidRDefault="001D36CC" w:rsidP="001D36CC">
      <w:pPr>
        <w:pStyle w:val="Heading1"/>
        <w:numPr>
          <w:ilvl w:val="0"/>
          <w:numId w:val="0"/>
        </w:numPr>
        <w:ind w:left="432" w:hanging="432"/>
      </w:pPr>
      <w:bookmarkStart w:id="9" w:name="_Toc51864189"/>
      <w:bookmarkStart w:id="10" w:name="_Toc528695511"/>
      <w:r>
        <w:lastRenderedPageBreak/>
        <w:t>A</w:t>
      </w:r>
      <w:r w:rsidRPr="006109C7">
        <w:t>ssociated</w:t>
      </w:r>
      <w:r>
        <w:t xml:space="preserve"> Publications</w:t>
      </w:r>
      <w:bookmarkEnd w:id="9"/>
      <w:r>
        <w:t xml:space="preserve"> </w:t>
      </w:r>
      <w:bookmarkEnd w:id="10"/>
    </w:p>
    <w:p w14:paraId="737C45FB" w14:textId="77777777" w:rsidR="00C00D09" w:rsidRDefault="00C00D09" w:rsidP="006109C7">
      <w:pPr>
        <w:rPr>
          <w:bCs/>
        </w:rPr>
      </w:pPr>
      <w:r>
        <w:rPr>
          <w:bCs/>
        </w:rPr>
        <w:t>List of publications goes here, formatted as a full citation.</w:t>
      </w:r>
    </w:p>
    <w:p w14:paraId="6F49A963" w14:textId="2B70CF92" w:rsidR="006109C7" w:rsidRDefault="00C00D09" w:rsidP="006109C7">
      <w:pPr>
        <w:rPr>
          <w:bCs/>
        </w:rPr>
      </w:pPr>
      <w:r>
        <w:rPr>
          <w:bCs/>
        </w:rPr>
        <w:t>Consider including publication in an appendix, too.</w:t>
      </w:r>
    </w:p>
    <w:p w14:paraId="21D7D18F" w14:textId="20B766FD" w:rsidR="00D967EB" w:rsidRDefault="00D967EB" w:rsidP="006109C7">
      <w:pPr>
        <w:rPr>
          <w:bCs/>
        </w:rPr>
      </w:pPr>
    </w:p>
    <w:p w14:paraId="36F6C623" w14:textId="387A8559" w:rsidR="00D967EB" w:rsidRDefault="00D967EB" w:rsidP="006109C7">
      <w:pPr>
        <w:rPr>
          <w:bCs/>
        </w:rPr>
      </w:pPr>
    </w:p>
    <w:p w14:paraId="4F5A81EB" w14:textId="68CF6B49" w:rsidR="00D967EB" w:rsidRDefault="00D967EB" w:rsidP="006109C7">
      <w:pPr>
        <w:rPr>
          <w:bCs/>
        </w:rPr>
      </w:pPr>
    </w:p>
    <w:p w14:paraId="7853BE56" w14:textId="77777777" w:rsidR="00D967EB" w:rsidRPr="00C00D09" w:rsidRDefault="00D967EB" w:rsidP="006109C7"/>
    <w:p w14:paraId="77F430E6" w14:textId="77777777" w:rsidR="006109C7" w:rsidRPr="006109C7" w:rsidRDefault="006109C7" w:rsidP="006109C7">
      <w:pPr>
        <w:sectPr w:rsidR="006109C7" w:rsidRPr="006109C7" w:rsidSect="00005462">
          <w:headerReference w:type="default" r:id="rId19"/>
          <w:pgSz w:w="11906" w:h="16838"/>
          <w:pgMar w:top="1134" w:right="1134" w:bottom="1134" w:left="2268" w:header="709" w:footer="709" w:gutter="0"/>
          <w:pgNumType w:fmt="lowerRoman"/>
          <w:cols w:space="720"/>
        </w:sectPr>
      </w:pPr>
    </w:p>
    <w:p w14:paraId="6E04E428" w14:textId="69B5A32A" w:rsidR="006109C7" w:rsidRPr="006109C7" w:rsidRDefault="006109C7" w:rsidP="003A0311">
      <w:pPr>
        <w:pStyle w:val="Heading1"/>
        <w:numPr>
          <w:ilvl w:val="0"/>
          <w:numId w:val="0"/>
        </w:numPr>
        <w:ind w:left="432" w:hanging="432"/>
      </w:pPr>
      <w:bookmarkStart w:id="11" w:name="_Toc528695512"/>
      <w:bookmarkStart w:id="12" w:name="_Toc51864190"/>
      <w:r w:rsidRPr="006109C7">
        <w:lastRenderedPageBreak/>
        <w:t>Acknowledgements</w:t>
      </w:r>
      <w:bookmarkEnd w:id="11"/>
      <w:bookmarkEnd w:id="12"/>
    </w:p>
    <w:p w14:paraId="7C0C32CB" w14:textId="77777777" w:rsidR="00FF235E" w:rsidRPr="008D0DC6" w:rsidRDefault="00FF235E" w:rsidP="008D0DC6">
      <w:pPr>
        <w:jc w:val="center"/>
        <w:rPr>
          <w:i/>
          <w:iCs/>
        </w:rPr>
      </w:pPr>
      <w:r w:rsidRPr="008D0DC6">
        <w:rPr>
          <w:i/>
          <w:iCs/>
        </w:rPr>
        <w:t>In the name of Allah, Most Gracious, Most Merciful</w:t>
      </w:r>
    </w:p>
    <w:p w14:paraId="7B058B75" w14:textId="77777777" w:rsidR="00FF235E" w:rsidRDefault="00FF235E" w:rsidP="008D0DC6">
      <w:pPr>
        <w:jc w:val="both"/>
      </w:pPr>
      <w:r w:rsidRPr="00131634">
        <w:t>This page is used to thank individuals, groups, or organizations for their support.  If you are required to acknowledge the support of a sponsor, this is generally an appropriate place to do so.</w:t>
      </w:r>
    </w:p>
    <w:p w14:paraId="1EC3EF22" w14:textId="77777777" w:rsidR="00FF235E" w:rsidRDefault="00FF235E" w:rsidP="008D0DC6">
      <w:pPr>
        <w:jc w:val="both"/>
      </w:pPr>
      <w:r>
        <w:t>An acknowledgments page must be included in your final dissertation or thesis. The acknowledgments page should be listed in the table of contents. Place it after the final list used in the document, and before any dedication, abstract, or epigraph that is included.</w:t>
      </w:r>
    </w:p>
    <w:p w14:paraId="5DB9A6EB" w14:textId="77777777" w:rsidR="00FF235E" w:rsidRPr="008D0DC6" w:rsidRDefault="00FF235E" w:rsidP="008D0DC6">
      <w:pPr>
        <w:jc w:val="both"/>
      </w:pPr>
      <w:r w:rsidRPr="008D0DC6">
        <w:t xml:space="preserve">It is appropriate to acknowledge sources of academic and financial support; some fellowships and grants require acknowledgment. </w:t>
      </w:r>
      <w:bookmarkStart w:id="13" w:name="_Toc382902049"/>
      <w:bookmarkStart w:id="14" w:name="_Toc382902155"/>
    </w:p>
    <w:p w14:paraId="36456EB9" w14:textId="556DAE7C" w:rsidR="00FF235E" w:rsidRPr="00575EF5" w:rsidRDefault="00FF235E" w:rsidP="001377B8">
      <w:pPr>
        <w:jc w:val="both"/>
      </w:pPr>
      <w:r>
        <w:t>We offer s</w:t>
      </w:r>
      <w:r w:rsidRPr="00575EF5">
        <w:t xml:space="preserve">pecial thanks to the </w:t>
      </w:r>
      <w:r w:rsidR="001377B8">
        <w:t>CCIS at KSU</w:t>
      </w:r>
      <w:r w:rsidRPr="00575EF5">
        <w:t xml:space="preserve"> for allowing us to use their dissertation and thesis template as a starting point for the development of this document.</w:t>
      </w:r>
      <w:bookmarkEnd w:id="13"/>
      <w:bookmarkEnd w:id="14"/>
    </w:p>
    <w:p w14:paraId="20B57185" w14:textId="77777777" w:rsidR="00FF235E" w:rsidRPr="008D0DC6" w:rsidRDefault="00FF235E" w:rsidP="008D0DC6">
      <w:pPr>
        <w:jc w:val="both"/>
      </w:pPr>
    </w:p>
    <w:p w14:paraId="6BD0CBA3" w14:textId="77777777" w:rsidR="00FF235E" w:rsidRPr="008D0DC6" w:rsidRDefault="00FF235E" w:rsidP="008D0DC6">
      <w:r w:rsidRPr="008D0DC6">
        <w:t>First name, Last name</w:t>
      </w:r>
      <w:r w:rsidRPr="008D0DC6">
        <w:br/>
        <w:t>June 2020</w:t>
      </w:r>
    </w:p>
    <w:p w14:paraId="1EC44686" w14:textId="358E9FF8" w:rsidR="008D0DC6" w:rsidRPr="006109C7" w:rsidRDefault="008D0DC6" w:rsidP="008D0DC6"/>
    <w:p w14:paraId="6AD238DA" w14:textId="77777777" w:rsidR="008D0DC6" w:rsidRPr="006109C7" w:rsidRDefault="008D0DC6" w:rsidP="008D0DC6">
      <w:pPr>
        <w:sectPr w:rsidR="008D0DC6" w:rsidRPr="006109C7" w:rsidSect="00AD4227">
          <w:headerReference w:type="default" r:id="rId20"/>
          <w:footerReference w:type="default" r:id="rId21"/>
          <w:pgSz w:w="11906" w:h="16838"/>
          <w:pgMar w:top="1134" w:right="1134" w:bottom="1134" w:left="2268" w:header="709" w:footer="709" w:gutter="0"/>
          <w:pgNumType w:fmt="lowerRoman"/>
          <w:cols w:space="720"/>
        </w:sectPr>
      </w:pPr>
    </w:p>
    <w:p w14:paraId="293753A5" w14:textId="77777777" w:rsidR="008D0DC6" w:rsidRDefault="008D0DC6" w:rsidP="008D0DC6">
      <w:pPr>
        <w:jc w:val="center"/>
      </w:pPr>
    </w:p>
    <w:p w14:paraId="4A90A4FA" w14:textId="77777777" w:rsidR="008D0DC6" w:rsidRDefault="008D0DC6" w:rsidP="008D0DC6">
      <w:pPr>
        <w:jc w:val="center"/>
      </w:pPr>
    </w:p>
    <w:p w14:paraId="2A15E1F7" w14:textId="77777777" w:rsidR="008D0DC6" w:rsidRDefault="008D0DC6" w:rsidP="008D0DC6">
      <w:pPr>
        <w:jc w:val="center"/>
      </w:pPr>
    </w:p>
    <w:p w14:paraId="248A7DB9" w14:textId="77777777" w:rsidR="008D0DC6" w:rsidRDefault="008D0DC6" w:rsidP="008D0DC6">
      <w:pPr>
        <w:jc w:val="center"/>
      </w:pPr>
    </w:p>
    <w:p w14:paraId="7005F680" w14:textId="77777777" w:rsidR="008D0DC6" w:rsidRDefault="008D0DC6" w:rsidP="008D0DC6">
      <w:pPr>
        <w:jc w:val="center"/>
      </w:pPr>
    </w:p>
    <w:p w14:paraId="2FCE739A" w14:textId="77777777" w:rsidR="008D0DC6" w:rsidRPr="00D76D3B" w:rsidRDefault="008D0DC6" w:rsidP="008D0DC6">
      <w:pPr>
        <w:jc w:val="center"/>
      </w:pPr>
    </w:p>
    <w:p w14:paraId="1E35B264" w14:textId="77777777" w:rsidR="008D0DC6" w:rsidRDefault="008D0DC6" w:rsidP="008D0DC6">
      <w:pPr>
        <w:jc w:val="center"/>
      </w:pPr>
      <w:r>
        <w:t>Dedicated to my parents.</w:t>
      </w:r>
    </w:p>
    <w:p w14:paraId="0D0958D5" w14:textId="77777777" w:rsidR="008D0DC6" w:rsidRDefault="008D0DC6" w:rsidP="008D0DC6">
      <w:pPr>
        <w:jc w:val="center"/>
      </w:pPr>
    </w:p>
    <w:p w14:paraId="3AA1A731" w14:textId="77777777" w:rsidR="008D0DC6" w:rsidRDefault="008D0DC6" w:rsidP="008D0DC6">
      <w:pPr>
        <w:jc w:val="center"/>
      </w:pPr>
    </w:p>
    <w:p w14:paraId="6697C509" w14:textId="77777777" w:rsidR="008D0DC6" w:rsidRDefault="008D0DC6" w:rsidP="008D0DC6">
      <w:pPr>
        <w:jc w:val="center"/>
      </w:pPr>
    </w:p>
    <w:p w14:paraId="676ED9FC" w14:textId="77777777" w:rsidR="008D0DC6" w:rsidRDefault="008D0DC6" w:rsidP="008D0DC6">
      <w:pPr>
        <w:jc w:val="center"/>
      </w:pPr>
    </w:p>
    <w:p w14:paraId="22AD9215" w14:textId="77777777" w:rsidR="008D0DC6" w:rsidRDefault="008D0DC6" w:rsidP="008D0DC6">
      <w:pPr>
        <w:jc w:val="center"/>
      </w:pPr>
    </w:p>
    <w:p w14:paraId="77C9FAEE" w14:textId="77777777" w:rsidR="008D0DC6" w:rsidRDefault="008D0DC6" w:rsidP="008D0DC6">
      <w:pPr>
        <w:jc w:val="center"/>
      </w:pPr>
    </w:p>
    <w:p w14:paraId="1AAC6B5B" w14:textId="77777777" w:rsidR="008D0DC6" w:rsidRDefault="008D0DC6" w:rsidP="008D0DC6">
      <w:pPr>
        <w:jc w:val="center"/>
      </w:pPr>
    </w:p>
    <w:p w14:paraId="639F554D" w14:textId="77777777" w:rsidR="008D0DC6" w:rsidRDefault="008D0DC6" w:rsidP="008D0DC6">
      <w:pPr>
        <w:jc w:val="center"/>
      </w:pPr>
    </w:p>
    <w:p w14:paraId="7298639B" w14:textId="77777777" w:rsidR="008D0DC6" w:rsidRDefault="008D0DC6" w:rsidP="008D0DC6">
      <w:pPr>
        <w:jc w:val="center"/>
      </w:pPr>
    </w:p>
    <w:p w14:paraId="5B321C15" w14:textId="77777777" w:rsidR="008D0DC6" w:rsidRDefault="008D0DC6" w:rsidP="008D0DC6">
      <w:pPr>
        <w:jc w:val="center"/>
      </w:pPr>
    </w:p>
    <w:p w14:paraId="2C6C2553" w14:textId="77777777" w:rsidR="008D0DC6" w:rsidRDefault="008D0DC6" w:rsidP="008D0DC6">
      <w:pPr>
        <w:jc w:val="both"/>
        <w:rPr>
          <w:b/>
          <w:bCs/>
        </w:rPr>
      </w:pPr>
      <w:r w:rsidRPr="00D76D3B">
        <w:rPr>
          <w:b/>
        </w:rPr>
        <w:t>Note:</w:t>
      </w:r>
      <w:r>
        <w:t xml:space="preserve"> If you include a special dedication as shown here be sure to keep it brief and </w:t>
      </w:r>
      <w:proofErr w:type="spellStart"/>
      <w:r>
        <w:t>center</w:t>
      </w:r>
      <w:proofErr w:type="spellEnd"/>
      <w:r>
        <w:t xml:space="preserve"> it on the page both horizontally and vertically. Alternatively, you may remove this page altogether, and a special dedication can be placed as the final paragraph of your acknowledgments page. </w:t>
      </w:r>
      <w:r w:rsidRPr="00EF4D29">
        <w:rPr>
          <w:b/>
          <w:bCs/>
        </w:rPr>
        <w:t>Do not include the dedication page in your table of contents.</w:t>
      </w:r>
    </w:p>
    <w:p w14:paraId="12722808" w14:textId="2339126F" w:rsidR="008D0DC6" w:rsidRPr="006109C7" w:rsidRDefault="008D0DC6" w:rsidP="008D0DC6"/>
    <w:p w14:paraId="407666D1" w14:textId="77777777" w:rsidR="008D0DC6" w:rsidRPr="006109C7" w:rsidRDefault="008D0DC6" w:rsidP="008D0DC6"/>
    <w:p w14:paraId="01D6FEF2" w14:textId="77777777" w:rsidR="00FF235E" w:rsidRPr="0008417D" w:rsidRDefault="00FF235E" w:rsidP="00D93A9F">
      <w:pPr>
        <w:sectPr w:rsidR="00FF235E" w:rsidRPr="0008417D" w:rsidSect="00005462">
          <w:headerReference w:type="default" r:id="rId22"/>
          <w:footerReference w:type="default" r:id="rId23"/>
          <w:pgSz w:w="11906" w:h="16838"/>
          <w:pgMar w:top="1134" w:right="1134" w:bottom="1134" w:left="2268" w:header="709" w:footer="709" w:gutter="0"/>
          <w:pgNumType w:fmt="lowerRoman"/>
          <w:cols w:space="720"/>
        </w:sectPr>
      </w:pPr>
    </w:p>
    <w:p w14:paraId="474F7EB8" w14:textId="2A1E6659" w:rsidR="006109C7" w:rsidRDefault="008705EB" w:rsidP="003A0311">
      <w:pPr>
        <w:pStyle w:val="Heading1"/>
        <w:numPr>
          <w:ilvl w:val="0"/>
          <w:numId w:val="0"/>
        </w:numPr>
        <w:ind w:left="432" w:hanging="432"/>
      </w:pPr>
      <w:bookmarkStart w:id="15" w:name="_Toc528695513"/>
      <w:bookmarkStart w:id="16" w:name="_Toc51864191"/>
      <w:r>
        <w:lastRenderedPageBreak/>
        <w:t>Table of C</w:t>
      </w:r>
      <w:r w:rsidR="006109C7" w:rsidRPr="006109C7">
        <w:t>ontents</w:t>
      </w:r>
      <w:bookmarkEnd w:id="15"/>
      <w:bookmarkEnd w:id="16"/>
    </w:p>
    <w:sdt>
      <w:sdtPr>
        <w:rPr>
          <w:b w:val="0"/>
          <w:noProof w:val="0"/>
        </w:rPr>
        <w:id w:val="-1248647296"/>
        <w:docPartObj>
          <w:docPartGallery w:val="Table of Contents"/>
          <w:docPartUnique/>
        </w:docPartObj>
      </w:sdtPr>
      <w:sdtEndPr>
        <w:rPr>
          <w:bCs/>
        </w:rPr>
      </w:sdtEndPr>
      <w:sdtContent>
        <w:p w14:paraId="753D6367" w14:textId="577BCC25" w:rsidR="00715A55" w:rsidRDefault="00B77B21">
          <w:pPr>
            <w:pStyle w:val="TOC1"/>
            <w:rPr>
              <w:rFonts w:asciiTheme="minorHAnsi" w:eastAsiaTheme="minorEastAsia" w:hAnsiTheme="minorHAnsi" w:cstheme="minorBidi"/>
              <w:b w:val="0"/>
              <w:sz w:val="22"/>
              <w:lang w:val="en-US"/>
            </w:rPr>
          </w:pPr>
          <w:r>
            <w:fldChar w:fldCharType="begin"/>
          </w:r>
          <w:r>
            <w:instrText xml:space="preserve"> TOC \o "1-3" \h \z \u </w:instrText>
          </w:r>
          <w:r>
            <w:fldChar w:fldCharType="separate"/>
          </w:r>
          <w:hyperlink w:anchor="_Toc51864185" w:history="1">
            <w:r w:rsidR="00715A55" w:rsidRPr="00BB33F8">
              <w:rPr>
                <w:rStyle w:val="Hyperlink"/>
              </w:rPr>
              <w:t>Examination Committee Page</w:t>
            </w:r>
            <w:r w:rsidR="00715A55">
              <w:rPr>
                <w:webHidden/>
              </w:rPr>
              <w:tab/>
            </w:r>
            <w:r w:rsidR="00715A55">
              <w:rPr>
                <w:webHidden/>
              </w:rPr>
              <w:fldChar w:fldCharType="begin"/>
            </w:r>
            <w:r w:rsidR="00715A55">
              <w:rPr>
                <w:webHidden/>
              </w:rPr>
              <w:instrText xml:space="preserve"> PAGEREF _Toc51864185 \h </w:instrText>
            </w:r>
            <w:r w:rsidR="00715A55">
              <w:rPr>
                <w:webHidden/>
              </w:rPr>
            </w:r>
            <w:r w:rsidR="00715A55">
              <w:rPr>
                <w:webHidden/>
              </w:rPr>
              <w:fldChar w:fldCharType="separate"/>
            </w:r>
            <w:r w:rsidR="00715A55">
              <w:rPr>
                <w:webHidden/>
              </w:rPr>
              <w:t>ii</w:t>
            </w:r>
            <w:r w:rsidR="00715A55">
              <w:rPr>
                <w:webHidden/>
              </w:rPr>
              <w:fldChar w:fldCharType="end"/>
            </w:r>
          </w:hyperlink>
        </w:p>
        <w:p w14:paraId="4F1B61F9" w14:textId="3E1992E7" w:rsidR="00715A55" w:rsidRDefault="00A00BA3">
          <w:pPr>
            <w:pStyle w:val="TOC1"/>
            <w:rPr>
              <w:rFonts w:asciiTheme="minorHAnsi" w:eastAsiaTheme="minorEastAsia" w:hAnsiTheme="minorHAnsi" w:cstheme="minorBidi"/>
              <w:b w:val="0"/>
              <w:sz w:val="22"/>
              <w:lang w:val="en-US"/>
            </w:rPr>
          </w:pPr>
          <w:hyperlink w:anchor="_Toc51864186" w:history="1">
            <w:r w:rsidR="00715A55" w:rsidRPr="00BB33F8">
              <w:rPr>
                <w:rStyle w:val="Hyperlink"/>
              </w:rPr>
              <w:t>Declaration</w:t>
            </w:r>
            <w:r w:rsidR="00715A55">
              <w:rPr>
                <w:webHidden/>
              </w:rPr>
              <w:tab/>
            </w:r>
            <w:r w:rsidR="00715A55">
              <w:rPr>
                <w:webHidden/>
              </w:rPr>
              <w:fldChar w:fldCharType="begin"/>
            </w:r>
            <w:r w:rsidR="00715A55">
              <w:rPr>
                <w:webHidden/>
              </w:rPr>
              <w:instrText xml:space="preserve"> PAGEREF _Toc51864186 \h </w:instrText>
            </w:r>
            <w:r w:rsidR="00715A55">
              <w:rPr>
                <w:webHidden/>
              </w:rPr>
            </w:r>
            <w:r w:rsidR="00715A55">
              <w:rPr>
                <w:webHidden/>
              </w:rPr>
              <w:fldChar w:fldCharType="separate"/>
            </w:r>
            <w:r w:rsidR="00715A55">
              <w:rPr>
                <w:webHidden/>
              </w:rPr>
              <w:t>iii</w:t>
            </w:r>
            <w:r w:rsidR="00715A55">
              <w:rPr>
                <w:webHidden/>
              </w:rPr>
              <w:fldChar w:fldCharType="end"/>
            </w:r>
          </w:hyperlink>
        </w:p>
        <w:p w14:paraId="688A7B86" w14:textId="16D95776" w:rsidR="00715A55" w:rsidRDefault="00A00BA3">
          <w:pPr>
            <w:pStyle w:val="TOC1"/>
            <w:rPr>
              <w:rFonts w:asciiTheme="minorHAnsi" w:eastAsiaTheme="minorEastAsia" w:hAnsiTheme="minorHAnsi" w:cstheme="minorBidi"/>
              <w:b w:val="0"/>
              <w:sz w:val="22"/>
              <w:lang w:val="en-US"/>
            </w:rPr>
          </w:pPr>
          <w:hyperlink w:anchor="_Toc51864187" w:history="1">
            <w:r w:rsidR="00715A55" w:rsidRPr="00BB33F8">
              <w:rPr>
                <w:rStyle w:val="Hyperlink"/>
              </w:rPr>
              <w:t>Abstract</w:t>
            </w:r>
            <w:r w:rsidR="00715A55">
              <w:rPr>
                <w:webHidden/>
              </w:rPr>
              <w:tab/>
            </w:r>
            <w:r w:rsidR="00715A55">
              <w:rPr>
                <w:webHidden/>
              </w:rPr>
              <w:fldChar w:fldCharType="begin"/>
            </w:r>
            <w:r w:rsidR="00715A55">
              <w:rPr>
                <w:webHidden/>
              </w:rPr>
              <w:instrText xml:space="preserve"> PAGEREF _Toc51864187 \h </w:instrText>
            </w:r>
            <w:r w:rsidR="00715A55">
              <w:rPr>
                <w:webHidden/>
              </w:rPr>
            </w:r>
            <w:r w:rsidR="00715A55">
              <w:rPr>
                <w:webHidden/>
              </w:rPr>
              <w:fldChar w:fldCharType="separate"/>
            </w:r>
            <w:r w:rsidR="00715A55">
              <w:rPr>
                <w:webHidden/>
              </w:rPr>
              <w:t>iv</w:t>
            </w:r>
            <w:r w:rsidR="00715A55">
              <w:rPr>
                <w:webHidden/>
              </w:rPr>
              <w:fldChar w:fldCharType="end"/>
            </w:r>
          </w:hyperlink>
        </w:p>
        <w:p w14:paraId="23B1BD5E" w14:textId="55E5E957" w:rsidR="00715A55" w:rsidRDefault="00A00BA3">
          <w:pPr>
            <w:pStyle w:val="TOC1"/>
            <w:rPr>
              <w:rFonts w:asciiTheme="minorHAnsi" w:eastAsiaTheme="minorEastAsia" w:hAnsiTheme="minorHAnsi" w:cstheme="minorBidi"/>
              <w:b w:val="0"/>
              <w:sz w:val="22"/>
              <w:lang w:val="en-US"/>
            </w:rPr>
          </w:pPr>
          <w:hyperlink w:anchor="_Toc51864188" w:history="1">
            <w:r w:rsidR="00715A55" w:rsidRPr="00BB33F8">
              <w:rPr>
                <w:rStyle w:val="Hyperlink"/>
                <w:rtl/>
              </w:rPr>
              <w:t>الخلاصة</w:t>
            </w:r>
            <w:r w:rsidR="00715A55">
              <w:rPr>
                <w:webHidden/>
              </w:rPr>
              <w:tab/>
            </w:r>
            <w:r w:rsidR="00715A55">
              <w:rPr>
                <w:webHidden/>
              </w:rPr>
              <w:fldChar w:fldCharType="begin"/>
            </w:r>
            <w:r w:rsidR="00715A55">
              <w:rPr>
                <w:webHidden/>
              </w:rPr>
              <w:instrText xml:space="preserve"> PAGEREF _Toc51864188 \h </w:instrText>
            </w:r>
            <w:r w:rsidR="00715A55">
              <w:rPr>
                <w:webHidden/>
              </w:rPr>
            </w:r>
            <w:r w:rsidR="00715A55">
              <w:rPr>
                <w:webHidden/>
              </w:rPr>
              <w:fldChar w:fldCharType="separate"/>
            </w:r>
            <w:r w:rsidR="00715A55">
              <w:rPr>
                <w:webHidden/>
              </w:rPr>
              <w:t>v</w:t>
            </w:r>
            <w:r w:rsidR="00715A55">
              <w:rPr>
                <w:webHidden/>
              </w:rPr>
              <w:fldChar w:fldCharType="end"/>
            </w:r>
          </w:hyperlink>
        </w:p>
        <w:p w14:paraId="74BA7206" w14:textId="780D794B" w:rsidR="00715A55" w:rsidRDefault="00A00BA3">
          <w:pPr>
            <w:pStyle w:val="TOC1"/>
            <w:rPr>
              <w:rFonts w:asciiTheme="minorHAnsi" w:eastAsiaTheme="minorEastAsia" w:hAnsiTheme="minorHAnsi" w:cstheme="minorBidi"/>
              <w:b w:val="0"/>
              <w:sz w:val="22"/>
              <w:lang w:val="en-US"/>
            </w:rPr>
          </w:pPr>
          <w:hyperlink w:anchor="_Toc51864189" w:history="1">
            <w:r w:rsidR="00715A55" w:rsidRPr="00BB33F8">
              <w:rPr>
                <w:rStyle w:val="Hyperlink"/>
              </w:rPr>
              <w:t>Associated Publications</w:t>
            </w:r>
            <w:r w:rsidR="00715A55">
              <w:rPr>
                <w:webHidden/>
              </w:rPr>
              <w:tab/>
            </w:r>
            <w:r w:rsidR="00715A55">
              <w:rPr>
                <w:webHidden/>
              </w:rPr>
              <w:fldChar w:fldCharType="begin"/>
            </w:r>
            <w:r w:rsidR="00715A55">
              <w:rPr>
                <w:webHidden/>
              </w:rPr>
              <w:instrText xml:space="preserve"> PAGEREF _Toc51864189 \h </w:instrText>
            </w:r>
            <w:r w:rsidR="00715A55">
              <w:rPr>
                <w:webHidden/>
              </w:rPr>
            </w:r>
            <w:r w:rsidR="00715A55">
              <w:rPr>
                <w:webHidden/>
              </w:rPr>
              <w:fldChar w:fldCharType="separate"/>
            </w:r>
            <w:r w:rsidR="00715A55">
              <w:rPr>
                <w:webHidden/>
              </w:rPr>
              <w:t>vi</w:t>
            </w:r>
            <w:r w:rsidR="00715A55">
              <w:rPr>
                <w:webHidden/>
              </w:rPr>
              <w:fldChar w:fldCharType="end"/>
            </w:r>
          </w:hyperlink>
        </w:p>
        <w:p w14:paraId="2FB536D5" w14:textId="3F590D42" w:rsidR="00715A55" w:rsidRDefault="00A00BA3">
          <w:pPr>
            <w:pStyle w:val="TOC1"/>
            <w:rPr>
              <w:rFonts w:asciiTheme="minorHAnsi" w:eastAsiaTheme="minorEastAsia" w:hAnsiTheme="minorHAnsi" w:cstheme="minorBidi"/>
              <w:b w:val="0"/>
              <w:sz w:val="22"/>
              <w:lang w:val="en-US"/>
            </w:rPr>
          </w:pPr>
          <w:hyperlink w:anchor="_Toc51864190" w:history="1">
            <w:r w:rsidR="00715A55" w:rsidRPr="00BB33F8">
              <w:rPr>
                <w:rStyle w:val="Hyperlink"/>
              </w:rPr>
              <w:t>Acknowledgements</w:t>
            </w:r>
            <w:r w:rsidR="00715A55">
              <w:rPr>
                <w:webHidden/>
              </w:rPr>
              <w:tab/>
            </w:r>
            <w:r w:rsidR="00715A55">
              <w:rPr>
                <w:webHidden/>
              </w:rPr>
              <w:fldChar w:fldCharType="begin"/>
            </w:r>
            <w:r w:rsidR="00715A55">
              <w:rPr>
                <w:webHidden/>
              </w:rPr>
              <w:instrText xml:space="preserve"> PAGEREF _Toc51864190 \h </w:instrText>
            </w:r>
            <w:r w:rsidR="00715A55">
              <w:rPr>
                <w:webHidden/>
              </w:rPr>
            </w:r>
            <w:r w:rsidR="00715A55">
              <w:rPr>
                <w:webHidden/>
              </w:rPr>
              <w:fldChar w:fldCharType="separate"/>
            </w:r>
            <w:r w:rsidR="00715A55">
              <w:rPr>
                <w:webHidden/>
              </w:rPr>
              <w:t>vii</w:t>
            </w:r>
            <w:r w:rsidR="00715A55">
              <w:rPr>
                <w:webHidden/>
              </w:rPr>
              <w:fldChar w:fldCharType="end"/>
            </w:r>
          </w:hyperlink>
        </w:p>
        <w:p w14:paraId="56055D86" w14:textId="3138FBC8" w:rsidR="00715A55" w:rsidRDefault="00A00BA3">
          <w:pPr>
            <w:pStyle w:val="TOC1"/>
            <w:rPr>
              <w:rFonts w:asciiTheme="minorHAnsi" w:eastAsiaTheme="minorEastAsia" w:hAnsiTheme="minorHAnsi" w:cstheme="minorBidi"/>
              <w:b w:val="0"/>
              <w:sz w:val="22"/>
              <w:lang w:val="en-US"/>
            </w:rPr>
          </w:pPr>
          <w:hyperlink w:anchor="_Toc51864191" w:history="1">
            <w:r w:rsidR="00715A55" w:rsidRPr="00BB33F8">
              <w:rPr>
                <w:rStyle w:val="Hyperlink"/>
              </w:rPr>
              <w:t>Table of Contents</w:t>
            </w:r>
            <w:r w:rsidR="00715A55">
              <w:rPr>
                <w:webHidden/>
              </w:rPr>
              <w:tab/>
            </w:r>
            <w:r w:rsidR="00715A55">
              <w:rPr>
                <w:webHidden/>
              </w:rPr>
              <w:fldChar w:fldCharType="begin"/>
            </w:r>
            <w:r w:rsidR="00715A55">
              <w:rPr>
                <w:webHidden/>
              </w:rPr>
              <w:instrText xml:space="preserve"> PAGEREF _Toc51864191 \h </w:instrText>
            </w:r>
            <w:r w:rsidR="00715A55">
              <w:rPr>
                <w:webHidden/>
              </w:rPr>
            </w:r>
            <w:r w:rsidR="00715A55">
              <w:rPr>
                <w:webHidden/>
              </w:rPr>
              <w:fldChar w:fldCharType="separate"/>
            </w:r>
            <w:r w:rsidR="00715A55">
              <w:rPr>
                <w:webHidden/>
              </w:rPr>
              <w:t>ix</w:t>
            </w:r>
            <w:r w:rsidR="00715A55">
              <w:rPr>
                <w:webHidden/>
              </w:rPr>
              <w:fldChar w:fldCharType="end"/>
            </w:r>
          </w:hyperlink>
        </w:p>
        <w:p w14:paraId="26E1B6D9" w14:textId="4C1F6B3E" w:rsidR="00715A55" w:rsidRDefault="00A00BA3">
          <w:pPr>
            <w:pStyle w:val="TOC1"/>
            <w:rPr>
              <w:rFonts w:asciiTheme="minorHAnsi" w:eastAsiaTheme="minorEastAsia" w:hAnsiTheme="minorHAnsi" w:cstheme="minorBidi"/>
              <w:b w:val="0"/>
              <w:sz w:val="22"/>
              <w:lang w:val="en-US"/>
            </w:rPr>
          </w:pPr>
          <w:hyperlink w:anchor="_Toc51864192" w:history="1">
            <w:r w:rsidR="00715A55" w:rsidRPr="00BB33F8">
              <w:rPr>
                <w:rStyle w:val="Hyperlink"/>
              </w:rPr>
              <w:t>List of Figures</w:t>
            </w:r>
            <w:r w:rsidR="00715A55">
              <w:rPr>
                <w:webHidden/>
              </w:rPr>
              <w:tab/>
            </w:r>
            <w:r w:rsidR="00715A55">
              <w:rPr>
                <w:webHidden/>
              </w:rPr>
              <w:fldChar w:fldCharType="begin"/>
            </w:r>
            <w:r w:rsidR="00715A55">
              <w:rPr>
                <w:webHidden/>
              </w:rPr>
              <w:instrText xml:space="preserve"> PAGEREF _Toc51864192 \h </w:instrText>
            </w:r>
            <w:r w:rsidR="00715A55">
              <w:rPr>
                <w:webHidden/>
              </w:rPr>
            </w:r>
            <w:r w:rsidR="00715A55">
              <w:rPr>
                <w:webHidden/>
              </w:rPr>
              <w:fldChar w:fldCharType="separate"/>
            </w:r>
            <w:r w:rsidR="00715A55">
              <w:rPr>
                <w:webHidden/>
              </w:rPr>
              <w:t>xii</w:t>
            </w:r>
            <w:r w:rsidR="00715A55">
              <w:rPr>
                <w:webHidden/>
              </w:rPr>
              <w:fldChar w:fldCharType="end"/>
            </w:r>
          </w:hyperlink>
        </w:p>
        <w:p w14:paraId="3C305C27" w14:textId="4D8530BA" w:rsidR="00715A55" w:rsidRDefault="00A00BA3">
          <w:pPr>
            <w:pStyle w:val="TOC1"/>
            <w:rPr>
              <w:rFonts w:asciiTheme="minorHAnsi" w:eastAsiaTheme="minorEastAsia" w:hAnsiTheme="minorHAnsi" w:cstheme="minorBidi"/>
              <w:b w:val="0"/>
              <w:sz w:val="22"/>
              <w:lang w:val="en-US"/>
            </w:rPr>
          </w:pPr>
          <w:hyperlink w:anchor="_Toc51864193" w:history="1">
            <w:r w:rsidR="00715A55" w:rsidRPr="00BB33F8">
              <w:rPr>
                <w:rStyle w:val="Hyperlink"/>
              </w:rPr>
              <w:t>List of Tables</w:t>
            </w:r>
            <w:r w:rsidR="00715A55">
              <w:rPr>
                <w:webHidden/>
              </w:rPr>
              <w:tab/>
            </w:r>
            <w:r w:rsidR="00715A55">
              <w:rPr>
                <w:webHidden/>
              </w:rPr>
              <w:fldChar w:fldCharType="begin"/>
            </w:r>
            <w:r w:rsidR="00715A55">
              <w:rPr>
                <w:webHidden/>
              </w:rPr>
              <w:instrText xml:space="preserve"> PAGEREF _Toc51864193 \h </w:instrText>
            </w:r>
            <w:r w:rsidR="00715A55">
              <w:rPr>
                <w:webHidden/>
              </w:rPr>
            </w:r>
            <w:r w:rsidR="00715A55">
              <w:rPr>
                <w:webHidden/>
              </w:rPr>
              <w:fldChar w:fldCharType="separate"/>
            </w:r>
            <w:r w:rsidR="00715A55">
              <w:rPr>
                <w:webHidden/>
              </w:rPr>
              <w:t>xiii</w:t>
            </w:r>
            <w:r w:rsidR="00715A55">
              <w:rPr>
                <w:webHidden/>
              </w:rPr>
              <w:fldChar w:fldCharType="end"/>
            </w:r>
          </w:hyperlink>
        </w:p>
        <w:p w14:paraId="264C1C49" w14:textId="3620181D" w:rsidR="00715A55" w:rsidRDefault="00A00BA3">
          <w:pPr>
            <w:pStyle w:val="TOC1"/>
            <w:rPr>
              <w:rFonts w:asciiTheme="minorHAnsi" w:eastAsiaTheme="minorEastAsia" w:hAnsiTheme="minorHAnsi" w:cstheme="minorBidi"/>
              <w:b w:val="0"/>
              <w:sz w:val="22"/>
              <w:lang w:val="en-US"/>
            </w:rPr>
          </w:pPr>
          <w:hyperlink w:anchor="_Toc51864194" w:history="1">
            <w:r w:rsidR="00715A55" w:rsidRPr="00BB33F8">
              <w:rPr>
                <w:rStyle w:val="Hyperlink"/>
              </w:rPr>
              <w:t>List of Abbreviations</w:t>
            </w:r>
            <w:r w:rsidR="00715A55">
              <w:rPr>
                <w:webHidden/>
              </w:rPr>
              <w:tab/>
            </w:r>
            <w:r w:rsidR="00715A55">
              <w:rPr>
                <w:webHidden/>
              </w:rPr>
              <w:fldChar w:fldCharType="begin"/>
            </w:r>
            <w:r w:rsidR="00715A55">
              <w:rPr>
                <w:webHidden/>
              </w:rPr>
              <w:instrText xml:space="preserve"> PAGEREF _Toc51864194 \h </w:instrText>
            </w:r>
            <w:r w:rsidR="00715A55">
              <w:rPr>
                <w:webHidden/>
              </w:rPr>
            </w:r>
            <w:r w:rsidR="00715A55">
              <w:rPr>
                <w:webHidden/>
              </w:rPr>
              <w:fldChar w:fldCharType="separate"/>
            </w:r>
            <w:r w:rsidR="00715A55">
              <w:rPr>
                <w:webHidden/>
              </w:rPr>
              <w:t>xiv</w:t>
            </w:r>
            <w:r w:rsidR="00715A55">
              <w:rPr>
                <w:webHidden/>
              </w:rPr>
              <w:fldChar w:fldCharType="end"/>
            </w:r>
          </w:hyperlink>
        </w:p>
        <w:p w14:paraId="50E5E75F" w14:textId="56AF3E9A" w:rsidR="00715A55" w:rsidRDefault="00A00BA3">
          <w:pPr>
            <w:pStyle w:val="TOC1"/>
            <w:rPr>
              <w:rFonts w:asciiTheme="minorHAnsi" w:eastAsiaTheme="minorEastAsia" w:hAnsiTheme="minorHAnsi" w:cstheme="minorBidi"/>
              <w:b w:val="0"/>
              <w:sz w:val="22"/>
              <w:lang w:val="en-US"/>
            </w:rPr>
          </w:pPr>
          <w:hyperlink w:anchor="_Toc51864195" w:history="1">
            <w:r w:rsidR="00715A55" w:rsidRPr="00BB33F8">
              <w:rPr>
                <w:rStyle w:val="Hyperlink"/>
              </w:rPr>
              <w:t>Chapter 1: Introduction</w:t>
            </w:r>
            <w:r w:rsidR="00715A55">
              <w:rPr>
                <w:webHidden/>
              </w:rPr>
              <w:tab/>
            </w:r>
            <w:r w:rsidR="00715A55">
              <w:rPr>
                <w:webHidden/>
              </w:rPr>
              <w:fldChar w:fldCharType="begin"/>
            </w:r>
            <w:r w:rsidR="00715A55">
              <w:rPr>
                <w:webHidden/>
              </w:rPr>
              <w:instrText xml:space="preserve"> PAGEREF _Toc51864195 \h </w:instrText>
            </w:r>
            <w:r w:rsidR="00715A55">
              <w:rPr>
                <w:webHidden/>
              </w:rPr>
            </w:r>
            <w:r w:rsidR="00715A55">
              <w:rPr>
                <w:webHidden/>
              </w:rPr>
              <w:fldChar w:fldCharType="separate"/>
            </w:r>
            <w:r w:rsidR="00715A55">
              <w:rPr>
                <w:webHidden/>
              </w:rPr>
              <w:t>1</w:t>
            </w:r>
            <w:r w:rsidR="00715A55">
              <w:rPr>
                <w:webHidden/>
              </w:rPr>
              <w:fldChar w:fldCharType="end"/>
            </w:r>
          </w:hyperlink>
        </w:p>
        <w:p w14:paraId="1EEA12F6" w14:textId="03F07BB8"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196" w:history="1">
            <w:r w:rsidR="00715A55" w:rsidRPr="00BB33F8">
              <w:rPr>
                <w:rStyle w:val="Hyperlink"/>
                <w:noProof/>
              </w:rPr>
              <w:t>1.1</w:t>
            </w:r>
            <w:r w:rsidR="00715A55">
              <w:rPr>
                <w:rFonts w:asciiTheme="minorHAnsi" w:eastAsiaTheme="minorEastAsia" w:hAnsiTheme="minorHAnsi" w:cstheme="minorBidi"/>
                <w:noProof/>
                <w:sz w:val="22"/>
                <w:lang w:val="en-US"/>
              </w:rPr>
              <w:tab/>
            </w:r>
            <w:r w:rsidR="00715A55" w:rsidRPr="00BB33F8">
              <w:rPr>
                <w:rStyle w:val="Hyperlink"/>
                <w:noProof/>
              </w:rPr>
              <w:t>Overview and Background</w:t>
            </w:r>
            <w:r w:rsidR="00715A55">
              <w:rPr>
                <w:noProof/>
                <w:webHidden/>
              </w:rPr>
              <w:tab/>
            </w:r>
            <w:r w:rsidR="00715A55">
              <w:rPr>
                <w:noProof/>
                <w:webHidden/>
              </w:rPr>
              <w:fldChar w:fldCharType="begin"/>
            </w:r>
            <w:r w:rsidR="00715A55">
              <w:rPr>
                <w:noProof/>
                <w:webHidden/>
              </w:rPr>
              <w:instrText xml:space="preserve"> PAGEREF _Toc51864196 \h </w:instrText>
            </w:r>
            <w:r w:rsidR="00715A55">
              <w:rPr>
                <w:noProof/>
                <w:webHidden/>
              </w:rPr>
            </w:r>
            <w:r w:rsidR="00715A55">
              <w:rPr>
                <w:noProof/>
                <w:webHidden/>
              </w:rPr>
              <w:fldChar w:fldCharType="separate"/>
            </w:r>
            <w:r w:rsidR="00715A55">
              <w:rPr>
                <w:noProof/>
                <w:webHidden/>
              </w:rPr>
              <w:t>1</w:t>
            </w:r>
            <w:r w:rsidR="00715A55">
              <w:rPr>
                <w:noProof/>
                <w:webHidden/>
              </w:rPr>
              <w:fldChar w:fldCharType="end"/>
            </w:r>
          </w:hyperlink>
        </w:p>
        <w:p w14:paraId="14E62CFB" w14:textId="6BE41286"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197" w:history="1">
            <w:r w:rsidR="00715A55" w:rsidRPr="00BB33F8">
              <w:rPr>
                <w:rStyle w:val="Hyperlink"/>
                <w:noProof/>
              </w:rPr>
              <w:t>1.2</w:t>
            </w:r>
            <w:r w:rsidR="00715A55">
              <w:rPr>
                <w:rFonts w:asciiTheme="minorHAnsi" w:eastAsiaTheme="minorEastAsia" w:hAnsiTheme="minorHAnsi" w:cstheme="minorBidi"/>
                <w:noProof/>
                <w:sz w:val="22"/>
                <w:lang w:val="en-US"/>
              </w:rPr>
              <w:tab/>
            </w:r>
            <w:r w:rsidR="00715A55" w:rsidRPr="00BB33F8">
              <w:rPr>
                <w:rStyle w:val="Hyperlink"/>
                <w:noProof/>
              </w:rPr>
              <w:t>Motivation</w:t>
            </w:r>
            <w:r w:rsidR="00715A55">
              <w:rPr>
                <w:noProof/>
                <w:webHidden/>
              </w:rPr>
              <w:tab/>
            </w:r>
            <w:r w:rsidR="00715A55">
              <w:rPr>
                <w:noProof/>
                <w:webHidden/>
              </w:rPr>
              <w:fldChar w:fldCharType="begin"/>
            </w:r>
            <w:r w:rsidR="00715A55">
              <w:rPr>
                <w:noProof/>
                <w:webHidden/>
              </w:rPr>
              <w:instrText xml:space="preserve"> PAGEREF _Toc51864197 \h </w:instrText>
            </w:r>
            <w:r w:rsidR="00715A55">
              <w:rPr>
                <w:noProof/>
                <w:webHidden/>
              </w:rPr>
            </w:r>
            <w:r w:rsidR="00715A55">
              <w:rPr>
                <w:noProof/>
                <w:webHidden/>
              </w:rPr>
              <w:fldChar w:fldCharType="separate"/>
            </w:r>
            <w:r w:rsidR="00715A55">
              <w:rPr>
                <w:noProof/>
                <w:webHidden/>
              </w:rPr>
              <w:t>1</w:t>
            </w:r>
            <w:r w:rsidR="00715A55">
              <w:rPr>
                <w:noProof/>
                <w:webHidden/>
              </w:rPr>
              <w:fldChar w:fldCharType="end"/>
            </w:r>
          </w:hyperlink>
        </w:p>
        <w:p w14:paraId="5D5842D8" w14:textId="350F3B55"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198" w:history="1">
            <w:r w:rsidR="00715A55" w:rsidRPr="00BB33F8">
              <w:rPr>
                <w:rStyle w:val="Hyperlink"/>
                <w:noProof/>
              </w:rPr>
              <w:t>1.3</w:t>
            </w:r>
            <w:r w:rsidR="00715A55">
              <w:rPr>
                <w:rFonts w:asciiTheme="minorHAnsi" w:eastAsiaTheme="minorEastAsia" w:hAnsiTheme="minorHAnsi" w:cstheme="minorBidi"/>
                <w:noProof/>
                <w:sz w:val="22"/>
                <w:lang w:val="en-US"/>
              </w:rPr>
              <w:tab/>
            </w:r>
            <w:r w:rsidR="00715A55" w:rsidRPr="00BB33F8">
              <w:rPr>
                <w:rStyle w:val="Hyperlink"/>
                <w:noProof/>
              </w:rPr>
              <w:t>Problem Statement</w:t>
            </w:r>
            <w:r w:rsidR="00715A55">
              <w:rPr>
                <w:noProof/>
                <w:webHidden/>
              </w:rPr>
              <w:tab/>
            </w:r>
            <w:r w:rsidR="00715A55">
              <w:rPr>
                <w:noProof/>
                <w:webHidden/>
              </w:rPr>
              <w:fldChar w:fldCharType="begin"/>
            </w:r>
            <w:r w:rsidR="00715A55">
              <w:rPr>
                <w:noProof/>
                <w:webHidden/>
              </w:rPr>
              <w:instrText xml:space="preserve"> PAGEREF _Toc51864198 \h </w:instrText>
            </w:r>
            <w:r w:rsidR="00715A55">
              <w:rPr>
                <w:noProof/>
                <w:webHidden/>
              </w:rPr>
            </w:r>
            <w:r w:rsidR="00715A55">
              <w:rPr>
                <w:noProof/>
                <w:webHidden/>
              </w:rPr>
              <w:fldChar w:fldCharType="separate"/>
            </w:r>
            <w:r w:rsidR="00715A55">
              <w:rPr>
                <w:noProof/>
                <w:webHidden/>
              </w:rPr>
              <w:t>1</w:t>
            </w:r>
            <w:r w:rsidR="00715A55">
              <w:rPr>
                <w:noProof/>
                <w:webHidden/>
              </w:rPr>
              <w:fldChar w:fldCharType="end"/>
            </w:r>
          </w:hyperlink>
        </w:p>
        <w:p w14:paraId="1E093203" w14:textId="145D834C"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199" w:history="1">
            <w:r w:rsidR="00715A55" w:rsidRPr="00BB33F8">
              <w:rPr>
                <w:rStyle w:val="Hyperlink"/>
                <w:noProof/>
              </w:rPr>
              <w:t>1.4</w:t>
            </w:r>
            <w:r w:rsidR="00715A55">
              <w:rPr>
                <w:rFonts w:asciiTheme="minorHAnsi" w:eastAsiaTheme="minorEastAsia" w:hAnsiTheme="minorHAnsi" w:cstheme="minorBidi"/>
                <w:noProof/>
                <w:sz w:val="22"/>
                <w:lang w:val="en-US"/>
              </w:rPr>
              <w:tab/>
            </w:r>
            <w:r w:rsidR="00715A55" w:rsidRPr="00BB33F8">
              <w:rPr>
                <w:rStyle w:val="Hyperlink"/>
                <w:noProof/>
              </w:rPr>
              <w:t>Research Objectives</w:t>
            </w:r>
            <w:r w:rsidR="00715A55">
              <w:rPr>
                <w:noProof/>
                <w:webHidden/>
              </w:rPr>
              <w:tab/>
            </w:r>
            <w:r w:rsidR="00715A55">
              <w:rPr>
                <w:noProof/>
                <w:webHidden/>
              </w:rPr>
              <w:fldChar w:fldCharType="begin"/>
            </w:r>
            <w:r w:rsidR="00715A55">
              <w:rPr>
                <w:noProof/>
                <w:webHidden/>
              </w:rPr>
              <w:instrText xml:space="preserve"> PAGEREF _Toc51864199 \h </w:instrText>
            </w:r>
            <w:r w:rsidR="00715A55">
              <w:rPr>
                <w:noProof/>
                <w:webHidden/>
              </w:rPr>
            </w:r>
            <w:r w:rsidR="00715A55">
              <w:rPr>
                <w:noProof/>
                <w:webHidden/>
              </w:rPr>
              <w:fldChar w:fldCharType="separate"/>
            </w:r>
            <w:r w:rsidR="00715A55">
              <w:rPr>
                <w:noProof/>
                <w:webHidden/>
              </w:rPr>
              <w:t>2</w:t>
            </w:r>
            <w:r w:rsidR="00715A55">
              <w:rPr>
                <w:noProof/>
                <w:webHidden/>
              </w:rPr>
              <w:fldChar w:fldCharType="end"/>
            </w:r>
          </w:hyperlink>
        </w:p>
        <w:p w14:paraId="61D052E3" w14:textId="72DFFC20"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00" w:history="1">
            <w:r w:rsidR="00715A55" w:rsidRPr="00BB33F8">
              <w:rPr>
                <w:rStyle w:val="Hyperlink"/>
                <w:noProof/>
              </w:rPr>
              <w:t>1.5</w:t>
            </w:r>
            <w:r w:rsidR="00715A55">
              <w:rPr>
                <w:rFonts w:asciiTheme="minorHAnsi" w:eastAsiaTheme="minorEastAsia" w:hAnsiTheme="minorHAnsi" w:cstheme="minorBidi"/>
                <w:noProof/>
                <w:sz w:val="22"/>
                <w:lang w:val="en-US"/>
              </w:rPr>
              <w:tab/>
            </w:r>
            <w:r w:rsidR="00715A55" w:rsidRPr="00BB33F8">
              <w:rPr>
                <w:rStyle w:val="Hyperlink"/>
                <w:noProof/>
              </w:rPr>
              <w:t>Thesis Contribution to the Field/ Significance and /or Impact of the Research</w:t>
            </w:r>
            <w:r w:rsidR="00715A55">
              <w:rPr>
                <w:noProof/>
                <w:webHidden/>
              </w:rPr>
              <w:tab/>
            </w:r>
            <w:r w:rsidR="00715A55">
              <w:rPr>
                <w:noProof/>
                <w:webHidden/>
              </w:rPr>
              <w:fldChar w:fldCharType="begin"/>
            </w:r>
            <w:r w:rsidR="00715A55">
              <w:rPr>
                <w:noProof/>
                <w:webHidden/>
              </w:rPr>
              <w:instrText xml:space="preserve"> PAGEREF _Toc51864200 \h </w:instrText>
            </w:r>
            <w:r w:rsidR="00715A55">
              <w:rPr>
                <w:noProof/>
                <w:webHidden/>
              </w:rPr>
            </w:r>
            <w:r w:rsidR="00715A55">
              <w:rPr>
                <w:noProof/>
                <w:webHidden/>
              </w:rPr>
              <w:fldChar w:fldCharType="separate"/>
            </w:r>
            <w:r w:rsidR="00715A55">
              <w:rPr>
                <w:noProof/>
                <w:webHidden/>
              </w:rPr>
              <w:t>2</w:t>
            </w:r>
            <w:r w:rsidR="00715A55">
              <w:rPr>
                <w:noProof/>
                <w:webHidden/>
              </w:rPr>
              <w:fldChar w:fldCharType="end"/>
            </w:r>
          </w:hyperlink>
        </w:p>
        <w:p w14:paraId="1008B857" w14:textId="6F026797"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01" w:history="1">
            <w:r w:rsidR="00715A55" w:rsidRPr="00BB33F8">
              <w:rPr>
                <w:rStyle w:val="Hyperlink"/>
                <w:noProof/>
              </w:rPr>
              <w:t>1.6</w:t>
            </w:r>
            <w:r w:rsidR="00715A55">
              <w:rPr>
                <w:rFonts w:asciiTheme="minorHAnsi" w:eastAsiaTheme="minorEastAsia" w:hAnsiTheme="minorHAnsi" w:cstheme="minorBidi"/>
                <w:noProof/>
                <w:sz w:val="22"/>
                <w:lang w:val="en-US"/>
              </w:rPr>
              <w:tab/>
            </w:r>
            <w:r w:rsidR="00715A55" w:rsidRPr="00BB33F8">
              <w:rPr>
                <w:rStyle w:val="Hyperlink"/>
                <w:noProof/>
              </w:rPr>
              <w:t>Thesis Outline</w:t>
            </w:r>
            <w:r w:rsidR="00715A55">
              <w:rPr>
                <w:noProof/>
                <w:webHidden/>
              </w:rPr>
              <w:tab/>
            </w:r>
            <w:r w:rsidR="00715A55">
              <w:rPr>
                <w:noProof/>
                <w:webHidden/>
              </w:rPr>
              <w:fldChar w:fldCharType="begin"/>
            </w:r>
            <w:r w:rsidR="00715A55">
              <w:rPr>
                <w:noProof/>
                <w:webHidden/>
              </w:rPr>
              <w:instrText xml:space="preserve"> PAGEREF _Toc51864201 \h </w:instrText>
            </w:r>
            <w:r w:rsidR="00715A55">
              <w:rPr>
                <w:noProof/>
                <w:webHidden/>
              </w:rPr>
            </w:r>
            <w:r w:rsidR="00715A55">
              <w:rPr>
                <w:noProof/>
                <w:webHidden/>
              </w:rPr>
              <w:fldChar w:fldCharType="separate"/>
            </w:r>
            <w:r w:rsidR="00715A55">
              <w:rPr>
                <w:noProof/>
                <w:webHidden/>
              </w:rPr>
              <w:t>3</w:t>
            </w:r>
            <w:r w:rsidR="00715A55">
              <w:rPr>
                <w:noProof/>
                <w:webHidden/>
              </w:rPr>
              <w:fldChar w:fldCharType="end"/>
            </w:r>
          </w:hyperlink>
        </w:p>
        <w:p w14:paraId="3994AE55" w14:textId="7BE9E1DB" w:rsidR="00715A55" w:rsidRDefault="00A00BA3">
          <w:pPr>
            <w:pStyle w:val="TOC1"/>
            <w:rPr>
              <w:rFonts w:asciiTheme="minorHAnsi" w:eastAsiaTheme="minorEastAsia" w:hAnsiTheme="minorHAnsi" w:cstheme="minorBidi"/>
              <w:b w:val="0"/>
              <w:sz w:val="22"/>
              <w:lang w:val="en-US"/>
            </w:rPr>
          </w:pPr>
          <w:hyperlink w:anchor="_Toc51864202" w:history="1">
            <w:r w:rsidR="00715A55" w:rsidRPr="00BB33F8">
              <w:rPr>
                <w:rStyle w:val="Hyperlink"/>
              </w:rPr>
              <w:t>Chapter 2: Literature Review</w:t>
            </w:r>
            <w:r w:rsidR="00715A55">
              <w:rPr>
                <w:webHidden/>
              </w:rPr>
              <w:tab/>
            </w:r>
            <w:r w:rsidR="00715A55">
              <w:rPr>
                <w:webHidden/>
              </w:rPr>
              <w:fldChar w:fldCharType="begin"/>
            </w:r>
            <w:r w:rsidR="00715A55">
              <w:rPr>
                <w:webHidden/>
              </w:rPr>
              <w:instrText xml:space="preserve"> PAGEREF _Toc51864202 \h </w:instrText>
            </w:r>
            <w:r w:rsidR="00715A55">
              <w:rPr>
                <w:webHidden/>
              </w:rPr>
            </w:r>
            <w:r w:rsidR="00715A55">
              <w:rPr>
                <w:webHidden/>
              </w:rPr>
              <w:fldChar w:fldCharType="separate"/>
            </w:r>
            <w:r w:rsidR="00715A55">
              <w:rPr>
                <w:webHidden/>
              </w:rPr>
              <w:t>4</w:t>
            </w:r>
            <w:r w:rsidR="00715A55">
              <w:rPr>
                <w:webHidden/>
              </w:rPr>
              <w:fldChar w:fldCharType="end"/>
            </w:r>
          </w:hyperlink>
        </w:p>
        <w:p w14:paraId="17F0CCB8" w14:textId="70AAACD1"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03" w:history="1">
            <w:r w:rsidR="00715A55" w:rsidRPr="00BB33F8">
              <w:rPr>
                <w:rStyle w:val="Hyperlink"/>
                <w:noProof/>
              </w:rPr>
              <w:t>2.1</w:t>
            </w:r>
            <w:r w:rsidR="00715A55">
              <w:rPr>
                <w:rFonts w:asciiTheme="minorHAnsi" w:eastAsiaTheme="minorEastAsia" w:hAnsiTheme="minorHAnsi" w:cstheme="minorBidi"/>
                <w:noProof/>
                <w:sz w:val="22"/>
                <w:lang w:val="en-US"/>
              </w:rPr>
              <w:tab/>
            </w:r>
            <w:r w:rsidR="00715A55" w:rsidRPr="00BB33F8">
              <w:rPr>
                <w:rStyle w:val="Hyperlink"/>
                <w:noProof/>
              </w:rPr>
              <w:t>Introduction</w:t>
            </w:r>
            <w:r w:rsidR="00715A55">
              <w:rPr>
                <w:noProof/>
                <w:webHidden/>
              </w:rPr>
              <w:tab/>
            </w:r>
            <w:r w:rsidR="00715A55">
              <w:rPr>
                <w:noProof/>
                <w:webHidden/>
              </w:rPr>
              <w:fldChar w:fldCharType="begin"/>
            </w:r>
            <w:r w:rsidR="00715A55">
              <w:rPr>
                <w:noProof/>
                <w:webHidden/>
              </w:rPr>
              <w:instrText xml:space="preserve"> PAGEREF _Toc51864203 \h </w:instrText>
            </w:r>
            <w:r w:rsidR="00715A55">
              <w:rPr>
                <w:noProof/>
                <w:webHidden/>
              </w:rPr>
            </w:r>
            <w:r w:rsidR="00715A55">
              <w:rPr>
                <w:noProof/>
                <w:webHidden/>
              </w:rPr>
              <w:fldChar w:fldCharType="separate"/>
            </w:r>
            <w:r w:rsidR="00715A55">
              <w:rPr>
                <w:noProof/>
                <w:webHidden/>
              </w:rPr>
              <w:t>4</w:t>
            </w:r>
            <w:r w:rsidR="00715A55">
              <w:rPr>
                <w:noProof/>
                <w:webHidden/>
              </w:rPr>
              <w:fldChar w:fldCharType="end"/>
            </w:r>
          </w:hyperlink>
        </w:p>
        <w:p w14:paraId="0BEA8085" w14:textId="20CC2ED8"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04" w:history="1">
            <w:r w:rsidR="00715A55" w:rsidRPr="00BB33F8">
              <w:rPr>
                <w:rStyle w:val="Hyperlink"/>
                <w:noProof/>
              </w:rPr>
              <w:t>2.2</w:t>
            </w:r>
            <w:r w:rsidR="00715A55">
              <w:rPr>
                <w:rFonts w:asciiTheme="minorHAnsi" w:eastAsiaTheme="minorEastAsia" w:hAnsiTheme="minorHAnsi" w:cstheme="minorBidi"/>
                <w:noProof/>
                <w:sz w:val="22"/>
                <w:lang w:val="en-US"/>
              </w:rPr>
              <w:tab/>
            </w:r>
            <w:r w:rsidR="00715A55" w:rsidRPr="00BB33F8">
              <w:rPr>
                <w:rStyle w:val="Hyperlink"/>
                <w:noProof/>
              </w:rPr>
              <w:t>Next Section</w:t>
            </w:r>
            <w:r w:rsidR="00715A55">
              <w:rPr>
                <w:noProof/>
                <w:webHidden/>
              </w:rPr>
              <w:tab/>
            </w:r>
            <w:r w:rsidR="00715A55">
              <w:rPr>
                <w:noProof/>
                <w:webHidden/>
              </w:rPr>
              <w:fldChar w:fldCharType="begin"/>
            </w:r>
            <w:r w:rsidR="00715A55">
              <w:rPr>
                <w:noProof/>
                <w:webHidden/>
              </w:rPr>
              <w:instrText xml:space="preserve"> PAGEREF _Toc51864204 \h </w:instrText>
            </w:r>
            <w:r w:rsidR="00715A55">
              <w:rPr>
                <w:noProof/>
                <w:webHidden/>
              </w:rPr>
            </w:r>
            <w:r w:rsidR="00715A55">
              <w:rPr>
                <w:noProof/>
                <w:webHidden/>
              </w:rPr>
              <w:fldChar w:fldCharType="separate"/>
            </w:r>
            <w:r w:rsidR="00715A55">
              <w:rPr>
                <w:noProof/>
                <w:webHidden/>
              </w:rPr>
              <w:t>4</w:t>
            </w:r>
            <w:r w:rsidR="00715A55">
              <w:rPr>
                <w:noProof/>
                <w:webHidden/>
              </w:rPr>
              <w:fldChar w:fldCharType="end"/>
            </w:r>
          </w:hyperlink>
        </w:p>
        <w:p w14:paraId="3E512158" w14:textId="2C555876" w:rsidR="00715A55" w:rsidRDefault="00A00BA3">
          <w:pPr>
            <w:pStyle w:val="TOC3"/>
            <w:tabs>
              <w:tab w:val="left" w:pos="1320"/>
              <w:tab w:val="right" w:leader="dot" w:pos="8494"/>
            </w:tabs>
            <w:rPr>
              <w:rFonts w:asciiTheme="minorHAnsi" w:eastAsiaTheme="minorEastAsia" w:hAnsiTheme="minorHAnsi" w:cstheme="minorBidi"/>
              <w:noProof/>
              <w:sz w:val="22"/>
              <w:lang w:val="en-US"/>
            </w:rPr>
          </w:pPr>
          <w:hyperlink w:anchor="_Toc51864205" w:history="1">
            <w:r w:rsidR="00715A55" w:rsidRPr="00BB33F8">
              <w:rPr>
                <w:rStyle w:val="Hyperlink"/>
                <w:noProof/>
              </w:rPr>
              <w:t>2.2.1</w:t>
            </w:r>
            <w:r w:rsidR="00715A55">
              <w:rPr>
                <w:rFonts w:asciiTheme="minorHAnsi" w:eastAsiaTheme="minorEastAsia" w:hAnsiTheme="minorHAnsi" w:cstheme="minorBidi"/>
                <w:noProof/>
                <w:sz w:val="22"/>
                <w:lang w:val="en-US"/>
              </w:rPr>
              <w:tab/>
            </w:r>
            <w:r w:rsidR="00715A55" w:rsidRPr="00BB33F8">
              <w:rPr>
                <w:rStyle w:val="Hyperlink"/>
                <w:noProof/>
              </w:rPr>
              <w:t>Sub-section</w:t>
            </w:r>
            <w:r w:rsidR="00715A55">
              <w:rPr>
                <w:noProof/>
                <w:webHidden/>
              </w:rPr>
              <w:tab/>
            </w:r>
            <w:r w:rsidR="00715A55">
              <w:rPr>
                <w:noProof/>
                <w:webHidden/>
              </w:rPr>
              <w:fldChar w:fldCharType="begin"/>
            </w:r>
            <w:r w:rsidR="00715A55">
              <w:rPr>
                <w:noProof/>
                <w:webHidden/>
              </w:rPr>
              <w:instrText xml:space="preserve"> PAGEREF _Toc51864205 \h </w:instrText>
            </w:r>
            <w:r w:rsidR="00715A55">
              <w:rPr>
                <w:noProof/>
                <w:webHidden/>
              </w:rPr>
            </w:r>
            <w:r w:rsidR="00715A55">
              <w:rPr>
                <w:noProof/>
                <w:webHidden/>
              </w:rPr>
              <w:fldChar w:fldCharType="separate"/>
            </w:r>
            <w:r w:rsidR="00715A55">
              <w:rPr>
                <w:noProof/>
                <w:webHidden/>
              </w:rPr>
              <w:t>4</w:t>
            </w:r>
            <w:r w:rsidR="00715A55">
              <w:rPr>
                <w:noProof/>
                <w:webHidden/>
              </w:rPr>
              <w:fldChar w:fldCharType="end"/>
            </w:r>
          </w:hyperlink>
        </w:p>
        <w:p w14:paraId="4978FB32" w14:textId="1995EAFC"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06" w:history="1">
            <w:r w:rsidR="00715A55" w:rsidRPr="00BB33F8">
              <w:rPr>
                <w:rStyle w:val="Hyperlink"/>
                <w:noProof/>
              </w:rPr>
              <w:t>2.3</w:t>
            </w:r>
            <w:r w:rsidR="00715A55">
              <w:rPr>
                <w:rFonts w:asciiTheme="minorHAnsi" w:eastAsiaTheme="minorEastAsia" w:hAnsiTheme="minorHAnsi" w:cstheme="minorBidi"/>
                <w:noProof/>
                <w:sz w:val="22"/>
                <w:lang w:val="en-US"/>
              </w:rPr>
              <w:tab/>
            </w:r>
            <w:r w:rsidR="00715A55" w:rsidRPr="00BB33F8">
              <w:rPr>
                <w:rStyle w:val="Hyperlink"/>
                <w:noProof/>
              </w:rPr>
              <w:t>Another Section</w:t>
            </w:r>
            <w:r w:rsidR="00715A55">
              <w:rPr>
                <w:noProof/>
                <w:webHidden/>
              </w:rPr>
              <w:tab/>
            </w:r>
            <w:r w:rsidR="00715A55">
              <w:rPr>
                <w:noProof/>
                <w:webHidden/>
              </w:rPr>
              <w:fldChar w:fldCharType="begin"/>
            </w:r>
            <w:r w:rsidR="00715A55">
              <w:rPr>
                <w:noProof/>
                <w:webHidden/>
              </w:rPr>
              <w:instrText xml:space="preserve"> PAGEREF _Toc51864206 \h </w:instrText>
            </w:r>
            <w:r w:rsidR="00715A55">
              <w:rPr>
                <w:noProof/>
                <w:webHidden/>
              </w:rPr>
            </w:r>
            <w:r w:rsidR="00715A55">
              <w:rPr>
                <w:noProof/>
                <w:webHidden/>
              </w:rPr>
              <w:fldChar w:fldCharType="separate"/>
            </w:r>
            <w:r w:rsidR="00715A55">
              <w:rPr>
                <w:noProof/>
                <w:webHidden/>
              </w:rPr>
              <w:t>5</w:t>
            </w:r>
            <w:r w:rsidR="00715A55">
              <w:rPr>
                <w:noProof/>
                <w:webHidden/>
              </w:rPr>
              <w:fldChar w:fldCharType="end"/>
            </w:r>
          </w:hyperlink>
        </w:p>
        <w:p w14:paraId="414978EB" w14:textId="0C8FF408" w:rsidR="00715A55" w:rsidRDefault="00A00BA3">
          <w:pPr>
            <w:pStyle w:val="TOC3"/>
            <w:tabs>
              <w:tab w:val="left" w:pos="1320"/>
              <w:tab w:val="right" w:leader="dot" w:pos="8494"/>
            </w:tabs>
            <w:rPr>
              <w:rFonts w:asciiTheme="minorHAnsi" w:eastAsiaTheme="minorEastAsia" w:hAnsiTheme="minorHAnsi" w:cstheme="minorBidi"/>
              <w:noProof/>
              <w:sz w:val="22"/>
              <w:lang w:val="en-US"/>
            </w:rPr>
          </w:pPr>
          <w:hyperlink w:anchor="_Toc51864207" w:history="1">
            <w:r w:rsidR="00715A55" w:rsidRPr="00BB33F8">
              <w:rPr>
                <w:rStyle w:val="Hyperlink"/>
                <w:noProof/>
              </w:rPr>
              <w:t>2.3.1</w:t>
            </w:r>
            <w:r w:rsidR="00715A55">
              <w:rPr>
                <w:rFonts w:asciiTheme="minorHAnsi" w:eastAsiaTheme="minorEastAsia" w:hAnsiTheme="minorHAnsi" w:cstheme="minorBidi"/>
                <w:noProof/>
                <w:sz w:val="22"/>
                <w:lang w:val="en-US"/>
              </w:rPr>
              <w:tab/>
            </w:r>
            <w:r w:rsidR="00715A55" w:rsidRPr="00BB33F8">
              <w:rPr>
                <w:rStyle w:val="Hyperlink"/>
                <w:noProof/>
              </w:rPr>
              <w:t>Possible Sections or Sub-sections</w:t>
            </w:r>
            <w:r w:rsidR="00715A55">
              <w:rPr>
                <w:noProof/>
                <w:webHidden/>
              </w:rPr>
              <w:tab/>
            </w:r>
            <w:r w:rsidR="00715A55">
              <w:rPr>
                <w:noProof/>
                <w:webHidden/>
              </w:rPr>
              <w:fldChar w:fldCharType="begin"/>
            </w:r>
            <w:r w:rsidR="00715A55">
              <w:rPr>
                <w:noProof/>
                <w:webHidden/>
              </w:rPr>
              <w:instrText xml:space="preserve"> PAGEREF _Toc51864207 \h </w:instrText>
            </w:r>
            <w:r w:rsidR="00715A55">
              <w:rPr>
                <w:noProof/>
                <w:webHidden/>
              </w:rPr>
            </w:r>
            <w:r w:rsidR="00715A55">
              <w:rPr>
                <w:noProof/>
                <w:webHidden/>
              </w:rPr>
              <w:fldChar w:fldCharType="separate"/>
            </w:r>
            <w:r w:rsidR="00715A55">
              <w:rPr>
                <w:noProof/>
                <w:webHidden/>
              </w:rPr>
              <w:t>5</w:t>
            </w:r>
            <w:r w:rsidR="00715A55">
              <w:rPr>
                <w:noProof/>
                <w:webHidden/>
              </w:rPr>
              <w:fldChar w:fldCharType="end"/>
            </w:r>
          </w:hyperlink>
        </w:p>
        <w:p w14:paraId="3AB09B59" w14:textId="49F97A73"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08" w:history="1">
            <w:r w:rsidR="00715A55" w:rsidRPr="00BB33F8">
              <w:rPr>
                <w:rStyle w:val="Hyperlink"/>
                <w:noProof/>
              </w:rPr>
              <w:t>2.4</w:t>
            </w:r>
            <w:r w:rsidR="00715A55">
              <w:rPr>
                <w:rFonts w:asciiTheme="minorHAnsi" w:eastAsiaTheme="minorEastAsia" w:hAnsiTheme="minorHAnsi" w:cstheme="minorBidi"/>
                <w:noProof/>
                <w:sz w:val="22"/>
                <w:lang w:val="en-US"/>
              </w:rPr>
              <w:tab/>
            </w:r>
            <w:r w:rsidR="00715A55" w:rsidRPr="00BB33F8">
              <w:rPr>
                <w:rStyle w:val="Hyperlink"/>
                <w:noProof/>
              </w:rPr>
              <w:t>Conclusion to This Chapter</w:t>
            </w:r>
            <w:r w:rsidR="00715A55">
              <w:rPr>
                <w:noProof/>
                <w:webHidden/>
              </w:rPr>
              <w:tab/>
            </w:r>
            <w:r w:rsidR="00715A55">
              <w:rPr>
                <w:noProof/>
                <w:webHidden/>
              </w:rPr>
              <w:fldChar w:fldCharType="begin"/>
            </w:r>
            <w:r w:rsidR="00715A55">
              <w:rPr>
                <w:noProof/>
                <w:webHidden/>
              </w:rPr>
              <w:instrText xml:space="preserve"> PAGEREF _Toc51864208 \h </w:instrText>
            </w:r>
            <w:r w:rsidR="00715A55">
              <w:rPr>
                <w:noProof/>
                <w:webHidden/>
              </w:rPr>
            </w:r>
            <w:r w:rsidR="00715A55">
              <w:rPr>
                <w:noProof/>
                <w:webHidden/>
              </w:rPr>
              <w:fldChar w:fldCharType="separate"/>
            </w:r>
            <w:r w:rsidR="00715A55">
              <w:rPr>
                <w:noProof/>
                <w:webHidden/>
              </w:rPr>
              <w:t>5</w:t>
            </w:r>
            <w:r w:rsidR="00715A55">
              <w:rPr>
                <w:noProof/>
                <w:webHidden/>
              </w:rPr>
              <w:fldChar w:fldCharType="end"/>
            </w:r>
          </w:hyperlink>
        </w:p>
        <w:p w14:paraId="24448637" w14:textId="6A0CA8C3" w:rsidR="00715A55" w:rsidRDefault="00A00BA3">
          <w:pPr>
            <w:pStyle w:val="TOC1"/>
            <w:rPr>
              <w:rFonts w:asciiTheme="minorHAnsi" w:eastAsiaTheme="minorEastAsia" w:hAnsiTheme="minorHAnsi" w:cstheme="minorBidi"/>
              <w:b w:val="0"/>
              <w:sz w:val="22"/>
              <w:lang w:val="en-US"/>
            </w:rPr>
          </w:pPr>
          <w:hyperlink w:anchor="_Toc51864209" w:history="1">
            <w:r w:rsidR="00715A55" w:rsidRPr="00BB33F8">
              <w:rPr>
                <w:rStyle w:val="Hyperlink"/>
              </w:rPr>
              <w:t>Chapter 3: Methodology 1</w:t>
            </w:r>
            <w:r w:rsidR="00715A55">
              <w:rPr>
                <w:webHidden/>
              </w:rPr>
              <w:tab/>
            </w:r>
            <w:r w:rsidR="00715A55">
              <w:rPr>
                <w:webHidden/>
              </w:rPr>
              <w:fldChar w:fldCharType="begin"/>
            </w:r>
            <w:r w:rsidR="00715A55">
              <w:rPr>
                <w:webHidden/>
              </w:rPr>
              <w:instrText xml:space="preserve"> PAGEREF _Toc51864209 \h </w:instrText>
            </w:r>
            <w:r w:rsidR="00715A55">
              <w:rPr>
                <w:webHidden/>
              </w:rPr>
            </w:r>
            <w:r w:rsidR="00715A55">
              <w:rPr>
                <w:webHidden/>
              </w:rPr>
              <w:fldChar w:fldCharType="separate"/>
            </w:r>
            <w:r w:rsidR="00715A55">
              <w:rPr>
                <w:webHidden/>
              </w:rPr>
              <w:t>6</w:t>
            </w:r>
            <w:r w:rsidR="00715A55">
              <w:rPr>
                <w:webHidden/>
              </w:rPr>
              <w:fldChar w:fldCharType="end"/>
            </w:r>
          </w:hyperlink>
        </w:p>
        <w:p w14:paraId="73DDC07F" w14:textId="583F6E22"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0" w:history="1">
            <w:r w:rsidR="00715A55" w:rsidRPr="00BB33F8">
              <w:rPr>
                <w:rStyle w:val="Hyperlink"/>
                <w:noProof/>
              </w:rPr>
              <w:t>3.1</w:t>
            </w:r>
            <w:r w:rsidR="00715A55">
              <w:rPr>
                <w:rFonts w:asciiTheme="minorHAnsi" w:eastAsiaTheme="minorEastAsia" w:hAnsiTheme="minorHAnsi" w:cstheme="minorBidi"/>
                <w:noProof/>
                <w:sz w:val="22"/>
                <w:lang w:val="en-US"/>
              </w:rPr>
              <w:tab/>
            </w:r>
            <w:r w:rsidR="00715A55" w:rsidRPr="00BB33F8">
              <w:rPr>
                <w:rStyle w:val="Hyperlink"/>
                <w:noProof/>
              </w:rPr>
              <w:t>Introduction</w:t>
            </w:r>
            <w:r w:rsidR="00715A55">
              <w:rPr>
                <w:noProof/>
                <w:webHidden/>
              </w:rPr>
              <w:tab/>
            </w:r>
            <w:r w:rsidR="00715A55">
              <w:rPr>
                <w:noProof/>
                <w:webHidden/>
              </w:rPr>
              <w:fldChar w:fldCharType="begin"/>
            </w:r>
            <w:r w:rsidR="00715A55">
              <w:rPr>
                <w:noProof/>
                <w:webHidden/>
              </w:rPr>
              <w:instrText xml:space="preserve"> PAGEREF _Toc51864210 \h </w:instrText>
            </w:r>
            <w:r w:rsidR="00715A55">
              <w:rPr>
                <w:noProof/>
                <w:webHidden/>
              </w:rPr>
            </w:r>
            <w:r w:rsidR="00715A55">
              <w:rPr>
                <w:noProof/>
                <w:webHidden/>
              </w:rPr>
              <w:fldChar w:fldCharType="separate"/>
            </w:r>
            <w:r w:rsidR="00715A55">
              <w:rPr>
                <w:noProof/>
                <w:webHidden/>
              </w:rPr>
              <w:t>6</w:t>
            </w:r>
            <w:r w:rsidR="00715A55">
              <w:rPr>
                <w:noProof/>
                <w:webHidden/>
              </w:rPr>
              <w:fldChar w:fldCharType="end"/>
            </w:r>
          </w:hyperlink>
        </w:p>
        <w:p w14:paraId="1D2EC425" w14:textId="1774F828"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1" w:history="1">
            <w:r w:rsidR="00715A55" w:rsidRPr="00BB33F8">
              <w:rPr>
                <w:rStyle w:val="Hyperlink"/>
                <w:noProof/>
              </w:rPr>
              <w:t>3.2</w:t>
            </w:r>
            <w:r w:rsidR="00715A55">
              <w:rPr>
                <w:rFonts w:asciiTheme="minorHAnsi" w:eastAsiaTheme="minorEastAsia" w:hAnsiTheme="minorHAnsi" w:cstheme="minorBidi"/>
                <w:noProof/>
                <w:sz w:val="22"/>
                <w:lang w:val="en-US"/>
              </w:rPr>
              <w:tab/>
            </w:r>
            <w:r w:rsidR="00715A55" w:rsidRPr="00BB33F8">
              <w:rPr>
                <w:rStyle w:val="Hyperlink"/>
                <w:noProof/>
              </w:rPr>
              <w:t>Section Header about Quotations</w:t>
            </w:r>
            <w:r w:rsidR="00715A55">
              <w:rPr>
                <w:noProof/>
                <w:webHidden/>
              </w:rPr>
              <w:tab/>
            </w:r>
            <w:r w:rsidR="00715A55">
              <w:rPr>
                <w:noProof/>
                <w:webHidden/>
              </w:rPr>
              <w:fldChar w:fldCharType="begin"/>
            </w:r>
            <w:r w:rsidR="00715A55">
              <w:rPr>
                <w:noProof/>
                <w:webHidden/>
              </w:rPr>
              <w:instrText xml:space="preserve"> PAGEREF _Toc51864211 \h </w:instrText>
            </w:r>
            <w:r w:rsidR="00715A55">
              <w:rPr>
                <w:noProof/>
                <w:webHidden/>
              </w:rPr>
            </w:r>
            <w:r w:rsidR="00715A55">
              <w:rPr>
                <w:noProof/>
                <w:webHidden/>
              </w:rPr>
              <w:fldChar w:fldCharType="separate"/>
            </w:r>
            <w:r w:rsidR="00715A55">
              <w:rPr>
                <w:noProof/>
                <w:webHidden/>
              </w:rPr>
              <w:t>6</w:t>
            </w:r>
            <w:r w:rsidR="00715A55">
              <w:rPr>
                <w:noProof/>
                <w:webHidden/>
              </w:rPr>
              <w:fldChar w:fldCharType="end"/>
            </w:r>
          </w:hyperlink>
        </w:p>
        <w:p w14:paraId="26278A99" w14:textId="4A00ED0E"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2" w:history="1">
            <w:r w:rsidR="00715A55" w:rsidRPr="00BB33F8">
              <w:rPr>
                <w:rStyle w:val="Hyperlink"/>
                <w:noProof/>
              </w:rPr>
              <w:t>3.3</w:t>
            </w:r>
            <w:r w:rsidR="00715A55">
              <w:rPr>
                <w:rFonts w:asciiTheme="minorHAnsi" w:eastAsiaTheme="minorEastAsia" w:hAnsiTheme="minorHAnsi" w:cstheme="minorBidi"/>
                <w:noProof/>
                <w:sz w:val="22"/>
                <w:lang w:val="en-US"/>
              </w:rPr>
              <w:tab/>
            </w:r>
            <w:r w:rsidR="00715A55" w:rsidRPr="00BB33F8">
              <w:rPr>
                <w:rStyle w:val="Hyperlink"/>
                <w:noProof/>
              </w:rPr>
              <w:t>Section Header about Figures</w:t>
            </w:r>
            <w:r w:rsidR="00715A55">
              <w:rPr>
                <w:noProof/>
                <w:webHidden/>
              </w:rPr>
              <w:tab/>
            </w:r>
            <w:r w:rsidR="00715A55">
              <w:rPr>
                <w:noProof/>
                <w:webHidden/>
              </w:rPr>
              <w:fldChar w:fldCharType="begin"/>
            </w:r>
            <w:r w:rsidR="00715A55">
              <w:rPr>
                <w:noProof/>
                <w:webHidden/>
              </w:rPr>
              <w:instrText xml:space="preserve"> PAGEREF _Toc51864212 \h </w:instrText>
            </w:r>
            <w:r w:rsidR="00715A55">
              <w:rPr>
                <w:noProof/>
                <w:webHidden/>
              </w:rPr>
            </w:r>
            <w:r w:rsidR="00715A55">
              <w:rPr>
                <w:noProof/>
                <w:webHidden/>
              </w:rPr>
              <w:fldChar w:fldCharType="separate"/>
            </w:r>
            <w:r w:rsidR="00715A55">
              <w:rPr>
                <w:noProof/>
                <w:webHidden/>
              </w:rPr>
              <w:t>6</w:t>
            </w:r>
            <w:r w:rsidR="00715A55">
              <w:rPr>
                <w:noProof/>
                <w:webHidden/>
              </w:rPr>
              <w:fldChar w:fldCharType="end"/>
            </w:r>
          </w:hyperlink>
        </w:p>
        <w:p w14:paraId="55FCCA2D" w14:textId="3D24153F"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3" w:history="1">
            <w:r w:rsidR="00715A55" w:rsidRPr="00BB33F8">
              <w:rPr>
                <w:rStyle w:val="Hyperlink"/>
                <w:noProof/>
              </w:rPr>
              <w:t>3.4</w:t>
            </w:r>
            <w:r w:rsidR="00715A55">
              <w:rPr>
                <w:rFonts w:asciiTheme="minorHAnsi" w:eastAsiaTheme="minorEastAsia" w:hAnsiTheme="minorHAnsi" w:cstheme="minorBidi"/>
                <w:noProof/>
                <w:sz w:val="22"/>
                <w:lang w:val="en-US"/>
              </w:rPr>
              <w:tab/>
            </w:r>
            <w:r w:rsidR="00715A55" w:rsidRPr="00BB33F8">
              <w:rPr>
                <w:rStyle w:val="Hyperlink"/>
                <w:noProof/>
              </w:rPr>
              <w:t>Section Header about Tables</w:t>
            </w:r>
            <w:r w:rsidR="00715A55">
              <w:rPr>
                <w:noProof/>
                <w:webHidden/>
              </w:rPr>
              <w:tab/>
            </w:r>
            <w:r w:rsidR="00715A55">
              <w:rPr>
                <w:noProof/>
                <w:webHidden/>
              </w:rPr>
              <w:fldChar w:fldCharType="begin"/>
            </w:r>
            <w:r w:rsidR="00715A55">
              <w:rPr>
                <w:noProof/>
                <w:webHidden/>
              </w:rPr>
              <w:instrText xml:space="preserve"> PAGEREF _Toc51864213 \h </w:instrText>
            </w:r>
            <w:r w:rsidR="00715A55">
              <w:rPr>
                <w:noProof/>
                <w:webHidden/>
              </w:rPr>
            </w:r>
            <w:r w:rsidR="00715A55">
              <w:rPr>
                <w:noProof/>
                <w:webHidden/>
              </w:rPr>
              <w:fldChar w:fldCharType="separate"/>
            </w:r>
            <w:r w:rsidR="00715A55">
              <w:rPr>
                <w:noProof/>
                <w:webHidden/>
              </w:rPr>
              <w:t>8</w:t>
            </w:r>
            <w:r w:rsidR="00715A55">
              <w:rPr>
                <w:noProof/>
                <w:webHidden/>
              </w:rPr>
              <w:fldChar w:fldCharType="end"/>
            </w:r>
          </w:hyperlink>
        </w:p>
        <w:p w14:paraId="5DE4FBD5" w14:textId="02240D36" w:rsidR="00715A55" w:rsidRDefault="00A00BA3">
          <w:pPr>
            <w:pStyle w:val="TOC3"/>
            <w:tabs>
              <w:tab w:val="left" w:pos="1320"/>
              <w:tab w:val="right" w:leader="dot" w:pos="8494"/>
            </w:tabs>
            <w:rPr>
              <w:rFonts w:asciiTheme="minorHAnsi" w:eastAsiaTheme="minorEastAsia" w:hAnsiTheme="minorHAnsi" w:cstheme="minorBidi"/>
              <w:noProof/>
              <w:sz w:val="22"/>
              <w:lang w:val="en-US"/>
            </w:rPr>
          </w:pPr>
          <w:hyperlink w:anchor="_Toc51864214" w:history="1">
            <w:r w:rsidR="00715A55" w:rsidRPr="00BB33F8">
              <w:rPr>
                <w:rStyle w:val="Hyperlink"/>
                <w:noProof/>
              </w:rPr>
              <w:t>3.4.1</w:t>
            </w:r>
            <w:r w:rsidR="00715A55">
              <w:rPr>
                <w:rFonts w:asciiTheme="minorHAnsi" w:eastAsiaTheme="minorEastAsia" w:hAnsiTheme="minorHAnsi" w:cstheme="minorBidi"/>
                <w:noProof/>
                <w:sz w:val="22"/>
                <w:lang w:val="en-US"/>
              </w:rPr>
              <w:tab/>
            </w:r>
            <w:r w:rsidR="00715A55" w:rsidRPr="00BB33F8">
              <w:rPr>
                <w:rStyle w:val="Hyperlink"/>
                <w:noProof/>
              </w:rPr>
              <w:t>Sub-section about Equations</w:t>
            </w:r>
            <w:r w:rsidR="00715A55">
              <w:rPr>
                <w:noProof/>
                <w:webHidden/>
              </w:rPr>
              <w:tab/>
            </w:r>
            <w:r w:rsidR="00715A55">
              <w:rPr>
                <w:noProof/>
                <w:webHidden/>
              </w:rPr>
              <w:fldChar w:fldCharType="begin"/>
            </w:r>
            <w:r w:rsidR="00715A55">
              <w:rPr>
                <w:noProof/>
                <w:webHidden/>
              </w:rPr>
              <w:instrText xml:space="preserve"> PAGEREF _Toc51864214 \h </w:instrText>
            </w:r>
            <w:r w:rsidR="00715A55">
              <w:rPr>
                <w:noProof/>
                <w:webHidden/>
              </w:rPr>
            </w:r>
            <w:r w:rsidR="00715A55">
              <w:rPr>
                <w:noProof/>
                <w:webHidden/>
              </w:rPr>
              <w:fldChar w:fldCharType="separate"/>
            </w:r>
            <w:r w:rsidR="00715A55">
              <w:rPr>
                <w:noProof/>
                <w:webHidden/>
              </w:rPr>
              <w:t>8</w:t>
            </w:r>
            <w:r w:rsidR="00715A55">
              <w:rPr>
                <w:noProof/>
                <w:webHidden/>
              </w:rPr>
              <w:fldChar w:fldCharType="end"/>
            </w:r>
          </w:hyperlink>
        </w:p>
        <w:p w14:paraId="349E1244" w14:textId="44AF5096"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5" w:history="1">
            <w:r w:rsidR="00715A55" w:rsidRPr="00BB33F8">
              <w:rPr>
                <w:rStyle w:val="Hyperlink"/>
                <w:noProof/>
              </w:rPr>
              <w:t>3.5</w:t>
            </w:r>
            <w:r w:rsidR="00715A55">
              <w:rPr>
                <w:rFonts w:asciiTheme="minorHAnsi" w:eastAsiaTheme="minorEastAsia" w:hAnsiTheme="minorHAnsi" w:cstheme="minorBidi"/>
                <w:noProof/>
                <w:sz w:val="22"/>
                <w:lang w:val="en-US"/>
              </w:rPr>
              <w:tab/>
            </w:r>
            <w:r w:rsidR="00715A55" w:rsidRPr="00BB33F8">
              <w:rPr>
                <w:rStyle w:val="Hyperlink"/>
                <w:noProof/>
              </w:rPr>
              <w:t>Conclusion to This Chapter</w:t>
            </w:r>
            <w:r w:rsidR="00715A55">
              <w:rPr>
                <w:noProof/>
                <w:webHidden/>
              </w:rPr>
              <w:tab/>
            </w:r>
            <w:r w:rsidR="00715A55">
              <w:rPr>
                <w:noProof/>
                <w:webHidden/>
              </w:rPr>
              <w:fldChar w:fldCharType="begin"/>
            </w:r>
            <w:r w:rsidR="00715A55">
              <w:rPr>
                <w:noProof/>
                <w:webHidden/>
              </w:rPr>
              <w:instrText xml:space="preserve"> PAGEREF _Toc51864215 \h </w:instrText>
            </w:r>
            <w:r w:rsidR="00715A55">
              <w:rPr>
                <w:noProof/>
                <w:webHidden/>
              </w:rPr>
            </w:r>
            <w:r w:rsidR="00715A55">
              <w:rPr>
                <w:noProof/>
                <w:webHidden/>
              </w:rPr>
              <w:fldChar w:fldCharType="separate"/>
            </w:r>
            <w:r w:rsidR="00715A55">
              <w:rPr>
                <w:noProof/>
                <w:webHidden/>
              </w:rPr>
              <w:t>8</w:t>
            </w:r>
            <w:r w:rsidR="00715A55">
              <w:rPr>
                <w:noProof/>
                <w:webHidden/>
              </w:rPr>
              <w:fldChar w:fldCharType="end"/>
            </w:r>
          </w:hyperlink>
        </w:p>
        <w:p w14:paraId="2F2F8628" w14:textId="114C8744" w:rsidR="00715A55" w:rsidRDefault="00A00BA3">
          <w:pPr>
            <w:pStyle w:val="TOC1"/>
            <w:rPr>
              <w:rFonts w:asciiTheme="minorHAnsi" w:eastAsiaTheme="minorEastAsia" w:hAnsiTheme="minorHAnsi" w:cstheme="minorBidi"/>
              <w:b w:val="0"/>
              <w:sz w:val="22"/>
              <w:lang w:val="en-US"/>
            </w:rPr>
          </w:pPr>
          <w:hyperlink w:anchor="_Toc51864216" w:history="1">
            <w:r w:rsidR="00715A55" w:rsidRPr="00BB33F8">
              <w:rPr>
                <w:rStyle w:val="Hyperlink"/>
              </w:rPr>
              <w:t>Chapter 4: Another Chapter (Methodology 2?)</w:t>
            </w:r>
            <w:r w:rsidR="00715A55">
              <w:rPr>
                <w:webHidden/>
              </w:rPr>
              <w:tab/>
            </w:r>
            <w:r w:rsidR="00715A55">
              <w:rPr>
                <w:webHidden/>
              </w:rPr>
              <w:fldChar w:fldCharType="begin"/>
            </w:r>
            <w:r w:rsidR="00715A55">
              <w:rPr>
                <w:webHidden/>
              </w:rPr>
              <w:instrText xml:space="preserve"> PAGEREF _Toc51864216 \h </w:instrText>
            </w:r>
            <w:r w:rsidR="00715A55">
              <w:rPr>
                <w:webHidden/>
              </w:rPr>
            </w:r>
            <w:r w:rsidR="00715A55">
              <w:rPr>
                <w:webHidden/>
              </w:rPr>
              <w:fldChar w:fldCharType="separate"/>
            </w:r>
            <w:r w:rsidR="00715A55">
              <w:rPr>
                <w:webHidden/>
              </w:rPr>
              <w:t>9</w:t>
            </w:r>
            <w:r w:rsidR="00715A55">
              <w:rPr>
                <w:webHidden/>
              </w:rPr>
              <w:fldChar w:fldCharType="end"/>
            </w:r>
          </w:hyperlink>
        </w:p>
        <w:p w14:paraId="4D3A82FF" w14:textId="7B95E0E6"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7" w:history="1">
            <w:r w:rsidR="00715A55" w:rsidRPr="00BB33F8">
              <w:rPr>
                <w:rStyle w:val="Hyperlink"/>
                <w:noProof/>
              </w:rPr>
              <w:t>4.1</w:t>
            </w:r>
            <w:r w:rsidR="00715A55">
              <w:rPr>
                <w:rFonts w:asciiTheme="minorHAnsi" w:eastAsiaTheme="minorEastAsia" w:hAnsiTheme="minorHAnsi" w:cstheme="minorBidi"/>
                <w:noProof/>
                <w:sz w:val="22"/>
                <w:lang w:val="en-US"/>
              </w:rPr>
              <w:tab/>
            </w:r>
            <w:r w:rsidR="00715A55" w:rsidRPr="00BB33F8">
              <w:rPr>
                <w:rStyle w:val="Hyperlink"/>
                <w:noProof/>
              </w:rPr>
              <w:t>Introduction</w:t>
            </w:r>
            <w:r w:rsidR="00715A55">
              <w:rPr>
                <w:noProof/>
                <w:webHidden/>
              </w:rPr>
              <w:tab/>
            </w:r>
            <w:r w:rsidR="00715A55">
              <w:rPr>
                <w:noProof/>
                <w:webHidden/>
              </w:rPr>
              <w:fldChar w:fldCharType="begin"/>
            </w:r>
            <w:r w:rsidR="00715A55">
              <w:rPr>
                <w:noProof/>
                <w:webHidden/>
              </w:rPr>
              <w:instrText xml:space="preserve"> PAGEREF _Toc51864217 \h </w:instrText>
            </w:r>
            <w:r w:rsidR="00715A55">
              <w:rPr>
                <w:noProof/>
                <w:webHidden/>
              </w:rPr>
            </w:r>
            <w:r w:rsidR="00715A55">
              <w:rPr>
                <w:noProof/>
                <w:webHidden/>
              </w:rPr>
              <w:fldChar w:fldCharType="separate"/>
            </w:r>
            <w:r w:rsidR="00715A55">
              <w:rPr>
                <w:noProof/>
                <w:webHidden/>
              </w:rPr>
              <w:t>9</w:t>
            </w:r>
            <w:r w:rsidR="00715A55">
              <w:rPr>
                <w:noProof/>
                <w:webHidden/>
              </w:rPr>
              <w:fldChar w:fldCharType="end"/>
            </w:r>
          </w:hyperlink>
        </w:p>
        <w:p w14:paraId="58C06201" w14:textId="08F963F1"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18" w:history="1">
            <w:r w:rsidR="00715A55" w:rsidRPr="00BB33F8">
              <w:rPr>
                <w:rStyle w:val="Hyperlink"/>
                <w:noProof/>
              </w:rPr>
              <w:t>4.2</w:t>
            </w:r>
            <w:r w:rsidR="00715A55">
              <w:rPr>
                <w:rFonts w:asciiTheme="minorHAnsi" w:eastAsiaTheme="minorEastAsia" w:hAnsiTheme="minorHAnsi" w:cstheme="minorBidi"/>
                <w:noProof/>
                <w:sz w:val="22"/>
                <w:lang w:val="en-US"/>
              </w:rPr>
              <w:tab/>
            </w:r>
            <w:r w:rsidR="00715A55" w:rsidRPr="00BB33F8">
              <w:rPr>
                <w:rStyle w:val="Hyperlink"/>
                <w:noProof/>
              </w:rPr>
              <w:t>Section</w:t>
            </w:r>
            <w:r w:rsidR="00715A55">
              <w:rPr>
                <w:noProof/>
                <w:webHidden/>
              </w:rPr>
              <w:tab/>
            </w:r>
            <w:r w:rsidR="00715A55">
              <w:rPr>
                <w:noProof/>
                <w:webHidden/>
              </w:rPr>
              <w:fldChar w:fldCharType="begin"/>
            </w:r>
            <w:r w:rsidR="00715A55">
              <w:rPr>
                <w:noProof/>
                <w:webHidden/>
              </w:rPr>
              <w:instrText xml:space="preserve"> PAGEREF _Toc51864218 \h </w:instrText>
            </w:r>
            <w:r w:rsidR="00715A55">
              <w:rPr>
                <w:noProof/>
                <w:webHidden/>
              </w:rPr>
            </w:r>
            <w:r w:rsidR="00715A55">
              <w:rPr>
                <w:noProof/>
                <w:webHidden/>
              </w:rPr>
              <w:fldChar w:fldCharType="separate"/>
            </w:r>
            <w:r w:rsidR="00715A55">
              <w:rPr>
                <w:noProof/>
                <w:webHidden/>
              </w:rPr>
              <w:t>9</w:t>
            </w:r>
            <w:r w:rsidR="00715A55">
              <w:rPr>
                <w:noProof/>
                <w:webHidden/>
              </w:rPr>
              <w:fldChar w:fldCharType="end"/>
            </w:r>
          </w:hyperlink>
        </w:p>
        <w:p w14:paraId="677C9362" w14:textId="6A8D419B" w:rsidR="00715A55" w:rsidRDefault="00A00BA3">
          <w:pPr>
            <w:pStyle w:val="TOC3"/>
            <w:tabs>
              <w:tab w:val="left" w:pos="1320"/>
              <w:tab w:val="right" w:leader="dot" w:pos="8494"/>
            </w:tabs>
            <w:rPr>
              <w:rFonts w:asciiTheme="minorHAnsi" w:eastAsiaTheme="minorEastAsia" w:hAnsiTheme="minorHAnsi" w:cstheme="minorBidi"/>
              <w:noProof/>
              <w:sz w:val="22"/>
              <w:lang w:val="en-US"/>
            </w:rPr>
          </w:pPr>
          <w:hyperlink w:anchor="_Toc51864219" w:history="1">
            <w:r w:rsidR="00715A55" w:rsidRPr="00BB33F8">
              <w:rPr>
                <w:rStyle w:val="Hyperlink"/>
                <w:noProof/>
              </w:rPr>
              <w:t>4.2.1</w:t>
            </w:r>
            <w:r w:rsidR="00715A55">
              <w:rPr>
                <w:rFonts w:asciiTheme="minorHAnsi" w:eastAsiaTheme="minorEastAsia" w:hAnsiTheme="minorHAnsi" w:cstheme="minorBidi"/>
                <w:noProof/>
                <w:sz w:val="22"/>
                <w:lang w:val="en-US"/>
              </w:rPr>
              <w:tab/>
            </w:r>
            <w:r w:rsidR="00715A55" w:rsidRPr="00BB33F8">
              <w:rPr>
                <w:rStyle w:val="Hyperlink"/>
                <w:noProof/>
              </w:rPr>
              <w:t>Sub-section</w:t>
            </w:r>
            <w:r w:rsidR="00715A55">
              <w:rPr>
                <w:noProof/>
                <w:webHidden/>
              </w:rPr>
              <w:tab/>
            </w:r>
            <w:r w:rsidR="00715A55">
              <w:rPr>
                <w:noProof/>
                <w:webHidden/>
              </w:rPr>
              <w:fldChar w:fldCharType="begin"/>
            </w:r>
            <w:r w:rsidR="00715A55">
              <w:rPr>
                <w:noProof/>
                <w:webHidden/>
              </w:rPr>
              <w:instrText xml:space="preserve"> PAGEREF _Toc51864219 \h </w:instrText>
            </w:r>
            <w:r w:rsidR="00715A55">
              <w:rPr>
                <w:noProof/>
                <w:webHidden/>
              </w:rPr>
            </w:r>
            <w:r w:rsidR="00715A55">
              <w:rPr>
                <w:noProof/>
                <w:webHidden/>
              </w:rPr>
              <w:fldChar w:fldCharType="separate"/>
            </w:r>
            <w:r w:rsidR="00715A55">
              <w:rPr>
                <w:noProof/>
                <w:webHidden/>
              </w:rPr>
              <w:t>9</w:t>
            </w:r>
            <w:r w:rsidR="00715A55">
              <w:rPr>
                <w:noProof/>
                <w:webHidden/>
              </w:rPr>
              <w:fldChar w:fldCharType="end"/>
            </w:r>
          </w:hyperlink>
        </w:p>
        <w:p w14:paraId="312EFA55" w14:textId="7EB85A5C"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20" w:history="1">
            <w:r w:rsidR="00715A55" w:rsidRPr="00BB33F8">
              <w:rPr>
                <w:rStyle w:val="Hyperlink"/>
                <w:noProof/>
              </w:rPr>
              <w:t>4.3</w:t>
            </w:r>
            <w:r w:rsidR="00715A55">
              <w:rPr>
                <w:rFonts w:asciiTheme="minorHAnsi" w:eastAsiaTheme="minorEastAsia" w:hAnsiTheme="minorHAnsi" w:cstheme="minorBidi"/>
                <w:noProof/>
                <w:sz w:val="22"/>
                <w:lang w:val="en-US"/>
              </w:rPr>
              <w:tab/>
            </w:r>
            <w:r w:rsidR="00715A55" w:rsidRPr="00BB33F8">
              <w:rPr>
                <w:rStyle w:val="Hyperlink"/>
                <w:noProof/>
              </w:rPr>
              <w:t>Conclusion to This Chapter</w:t>
            </w:r>
            <w:r w:rsidR="00715A55">
              <w:rPr>
                <w:noProof/>
                <w:webHidden/>
              </w:rPr>
              <w:tab/>
            </w:r>
            <w:r w:rsidR="00715A55">
              <w:rPr>
                <w:noProof/>
                <w:webHidden/>
              </w:rPr>
              <w:fldChar w:fldCharType="begin"/>
            </w:r>
            <w:r w:rsidR="00715A55">
              <w:rPr>
                <w:noProof/>
                <w:webHidden/>
              </w:rPr>
              <w:instrText xml:space="preserve"> PAGEREF _Toc51864220 \h </w:instrText>
            </w:r>
            <w:r w:rsidR="00715A55">
              <w:rPr>
                <w:noProof/>
                <w:webHidden/>
              </w:rPr>
            </w:r>
            <w:r w:rsidR="00715A55">
              <w:rPr>
                <w:noProof/>
                <w:webHidden/>
              </w:rPr>
              <w:fldChar w:fldCharType="separate"/>
            </w:r>
            <w:r w:rsidR="00715A55">
              <w:rPr>
                <w:noProof/>
                <w:webHidden/>
              </w:rPr>
              <w:t>9</w:t>
            </w:r>
            <w:r w:rsidR="00715A55">
              <w:rPr>
                <w:noProof/>
                <w:webHidden/>
              </w:rPr>
              <w:fldChar w:fldCharType="end"/>
            </w:r>
          </w:hyperlink>
        </w:p>
        <w:p w14:paraId="72465FA6" w14:textId="2B9EC604" w:rsidR="00715A55" w:rsidRDefault="00A00BA3">
          <w:pPr>
            <w:pStyle w:val="TOC1"/>
            <w:rPr>
              <w:rFonts w:asciiTheme="minorHAnsi" w:eastAsiaTheme="minorEastAsia" w:hAnsiTheme="minorHAnsi" w:cstheme="minorBidi"/>
              <w:b w:val="0"/>
              <w:sz w:val="22"/>
              <w:lang w:val="en-US"/>
            </w:rPr>
          </w:pPr>
          <w:hyperlink w:anchor="_Toc51864221" w:history="1">
            <w:r w:rsidR="00715A55" w:rsidRPr="00BB33F8">
              <w:rPr>
                <w:rStyle w:val="Hyperlink"/>
              </w:rPr>
              <w:t>Chapter 5: Another Chapter (Discussion?)</w:t>
            </w:r>
            <w:r w:rsidR="00715A55">
              <w:rPr>
                <w:webHidden/>
              </w:rPr>
              <w:tab/>
            </w:r>
            <w:r w:rsidR="00715A55">
              <w:rPr>
                <w:webHidden/>
              </w:rPr>
              <w:fldChar w:fldCharType="begin"/>
            </w:r>
            <w:r w:rsidR="00715A55">
              <w:rPr>
                <w:webHidden/>
              </w:rPr>
              <w:instrText xml:space="preserve"> PAGEREF _Toc51864221 \h </w:instrText>
            </w:r>
            <w:r w:rsidR="00715A55">
              <w:rPr>
                <w:webHidden/>
              </w:rPr>
            </w:r>
            <w:r w:rsidR="00715A55">
              <w:rPr>
                <w:webHidden/>
              </w:rPr>
              <w:fldChar w:fldCharType="separate"/>
            </w:r>
            <w:r w:rsidR="00715A55">
              <w:rPr>
                <w:webHidden/>
              </w:rPr>
              <w:t>10</w:t>
            </w:r>
            <w:r w:rsidR="00715A55">
              <w:rPr>
                <w:webHidden/>
              </w:rPr>
              <w:fldChar w:fldCharType="end"/>
            </w:r>
          </w:hyperlink>
        </w:p>
        <w:p w14:paraId="10D05C2B" w14:textId="3EC25223"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22" w:history="1">
            <w:r w:rsidR="00715A55" w:rsidRPr="00BB33F8">
              <w:rPr>
                <w:rStyle w:val="Hyperlink"/>
                <w:noProof/>
              </w:rPr>
              <w:t>5.1</w:t>
            </w:r>
            <w:r w:rsidR="00715A55">
              <w:rPr>
                <w:rFonts w:asciiTheme="minorHAnsi" w:eastAsiaTheme="minorEastAsia" w:hAnsiTheme="minorHAnsi" w:cstheme="minorBidi"/>
                <w:noProof/>
                <w:sz w:val="22"/>
                <w:lang w:val="en-US"/>
              </w:rPr>
              <w:tab/>
            </w:r>
            <w:r w:rsidR="00715A55" w:rsidRPr="00BB33F8">
              <w:rPr>
                <w:rStyle w:val="Hyperlink"/>
                <w:noProof/>
              </w:rPr>
              <w:t>Introduction</w:t>
            </w:r>
            <w:r w:rsidR="00715A55">
              <w:rPr>
                <w:noProof/>
                <w:webHidden/>
              </w:rPr>
              <w:tab/>
            </w:r>
            <w:r w:rsidR="00715A55">
              <w:rPr>
                <w:noProof/>
                <w:webHidden/>
              </w:rPr>
              <w:fldChar w:fldCharType="begin"/>
            </w:r>
            <w:r w:rsidR="00715A55">
              <w:rPr>
                <w:noProof/>
                <w:webHidden/>
              </w:rPr>
              <w:instrText xml:space="preserve"> PAGEREF _Toc51864222 \h </w:instrText>
            </w:r>
            <w:r w:rsidR="00715A55">
              <w:rPr>
                <w:noProof/>
                <w:webHidden/>
              </w:rPr>
            </w:r>
            <w:r w:rsidR="00715A55">
              <w:rPr>
                <w:noProof/>
                <w:webHidden/>
              </w:rPr>
              <w:fldChar w:fldCharType="separate"/>
            </w:r>
            <w:r w:rsidR="00715A55">
              <w:rPr>
                <w:noProof/>
                <w:webHidden/>
              </w:rPr>
              <w:t>10</w:t>
            </w:r>
            <w:r w:rsidR="00715A55">
              <w:rPr>
                <w:noProof/>
                <w:webHidden/>
              </w:rPr>
              <w:fldChar w:fldCharType="end"/>
            </w:r>
          </w:hyperlink>
        </w:p>
        <w:p w14:paraId="246C90A6" w14:textId="245946B8"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23" w:history="1">
            <w:r w:rsidR="00715A55" w:rsidRPr="00BB33F8">
              <w:rPr>
                <w:rStyle w:val="Hyperlink"/>
                <w:noProof/>
              </w:rPr>
              <w:t>5.2</w:t>
            </w:r>
            <w:r w:rsidR="00715A55">
              <w:rPr>
                <w:rFonts w:asciiTheme="minorHAnsi" w:eastAsiaTheme="minorEastAsia" w:hAnsiTheme="minorHAnsi" w:cstheme="minorBidi"/>
                <w:noProof/>
                <w:sz w:val="22"/>
                <w:lang w:val="en-US"/>
              </w:rPr>
              <w:tab/>
            </w:r>
            <w:r w:rsidR="00715A55" w:rsidRPr="00BB33F8">
              <w:rPr>
                <w:rStyle w:val="Hyperlink"/>
                <w:noProof/>
              </w:rPr>
              <w:t>Section</w:t>
            </w:r>
            <w:r w:rsidR="00715A55">
              <w:rPr>
                <w:noProof/>
                <w:webHidden/>
              </w:rPr>
              <w:tab/>
            </w:r>
            <w:r w:rsidR="00715A55">
              <w:rPr>
                <w:noProof/>
                <w:webHidden/>
              </w:rPr>
              <w:fldChar w:fldCharType="begin"/>
            </w:r>
            <w:r w:rsidR="00715A55">
              <w:rPr>
                <w:noProof/>
                <w:webHidden/>
              </w:rPr>
              <w:instrText xml:space="preserve"> PAGEREF _Toc51864223 \h </w:instrText>
            </w:r>
            <w:r w:rsidR="00715A55">
              <w:rPr>
                <w:noProof/>
                <w:webHidden/>
              </w:rPr>
            </w:r>
            <w:r w:rsidR="00715A55">
              <w:rPr>
                <w:noProof/>
                <w:webHidden/>
              </w:rPr>
              <w:fldChar w:fldCharType="separate"/>
            </w:r>
            <w:r w:rsidR="00715A55">
              <w:rPr>
                <w:noProof/>
                <w:webHidden/>
              </w:rPr>
              <w:t>10</w:t>
            </w:r>
            <w:r w:rsidR="00715A55">
              <w:rPr>
                <w:noProof/>
                <w:webHidden/>
              </w:rPr>
              <w:fldChar w:fldCharType="end"/>
            </w:r>
          </w:hyperlink>
        </w:p>
        <w:p w14:paraId="73F5FE87" w14:textId="672DAC46" w:rsidR="00715A55" w:rsidRDefault="00A00BA3">
          <w:pPr>
            <w:pStyle w:val="TOC3"/>
            <w:tabs>
              <w:tab w:val="left" w:pos="1320"/>
              <w:tab w:val="right" w:leader="dot" w:pos="8494"/>
            </w:tabs>
            <w:rPr>
              <w:rFonts w:asciiTheme="minorHAnsi" w:eastAsiaTheme="minorEastAsia" w:hAnsiTheme="minorHAnsi" w:cstheme="minorBidi"/>
              <w:noProof/>
              <w:sz w:val="22"/>
              <w:lang w:val="en-US"/>
            </w:rPr>
          </w:pPr>
          <w:hyperlink w:anchor="_Toc51864224" w:history="1">
            <w:r w:rsidR="00715A55" w:rsidRPr="00BB33F8">
              <w:rPr>
                <w:rStyle w:val="Hyperlink"/>
                <w:noProof/>
              </w:rPr>
              <w:t>5.2.1</w:t>
            </w:r>
            <w:r w:rsidR="00715A55">
              <w:rPr>
                <w:rFonts w:asciiTheme="minorHAnsi" w:eastAsiaTheme="minorEastAsia" w:hAnsiTheme="minorHAnsi" w:cstheme="minorBidi"/>
                <w:noProof/>
                <w:sz w:val="22"/>
                <w:lang w:val="en-US"/>
              </w:rPr>
              <w:tab/>
            </w:r>
            <w:r w:rsidR="00715A55" w:rsidRPr="00BB33F8">
              <w:rPr>
                <w:rStyle w:val="Hyperlink"/>
                <w:noProof/>
              </w:rPr>
              <w:t>Sub-section</w:t>
            </w:r>
            <w:r w:rsidR="00715A55">
              <w:rPr>
                <w:noProof/>
                <w:webHidden/>
              </w:rPr>
              <w:tab/>
            </w:r>
            <w:r w:rsidR="00715A55">
              <w:rPr>
                <w:noProof/>
                <w:webHidden/>
              </w:rPr>
              <w:fldChar w:fldCharType="begin"/>
            </w:r>
            <w:r w:rsidR="00715A55">
              <w:rPr>
                <w:noProof/>
                <w:webHidden/>
              </w:rPr>
              <w:instrText xml:space="preserve"> PAGEREF _Toc51864224 \h </w:instrText>
            </w:r>
            <w:r w:rsidR="00715A55">
              <w:rPr>
                <w:noProof/>
                <w:webHidden/>
              </w:rPr>
            </w:r>
            <w:r w:rsidR="00715A55">
              <w:rPr>
                <w:noProof/>
                <w:webHidden/>
              </w:rPr>
              <w:fldChar w:fldCharType="separate"/>
            </w:r>
            <w:r w:rsidR="00715A55">
              <w:rPr>
                <w:noProof/>
                <w:webHidden/>
              </w:rPr>
              <w:t>10</w:t>
            </w:r>
            <w:r w:rsidR="00715A55">
              <w:rPr>
                <w:noProof/>
                <w:webHidden/>
              </w:rPr>
              <w:fldChar w:fldCharType="end"/>
            </w:r>
          </w:hyperlink>
        </w:p>
        <w:p w14:paraId="3F327329" w14:textId="7F07D2D8"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25" w:history="1">
            <w:r w:rsidR="00715A55" w:rsidRPr="00BB33F8">
              <w:rPr>
                <w:rStyle w:val="Hyperlink"/>
                <w:noProof/>
              </w:rPr>
              <w:t>5.3</w:t>
            </w:r>
            <w:r w:rsidR="00715A55">
              <w:rPr>
                <w:rFonts w:asciiTheme="minorHAnsi" w:eastAsiaTheme="minorEastAsia" w:hAnsiTheme="minorHAnsi" w:cstheme="minorBidi"/>
                <w:noProof/>
                <w:sz w:val="22"/>
                <w:lang w:val="en-US"/>
              </w:rPr>
              <w:tab/>
            </w:r>
            <w:r w:rsidR="00715A55" w:rsidRPr="00BB33F8">
              <w:rPr>
                <w:rStyle w:val="Hyperlink"/>
                <w:noProof/>
              </w:rPr>
              <w:t>Conclusion to This Chapter</w:t>
            </w:r>
            <w:r w:rsidR="00715A55">
              <w:rPr>
                <w:noProof/>
                <w:webHidden/>
              </w:rPr>
              <w:tab/>
            </w:r>
            <w:r w:rsidR="00715A55">
              <w:rPr>
                <w:noProof/>
                <w:webHidden/>
              </w:rPr>
              <w:fldChar w:fldCharType="begin"/>
            </w:r>
            <w:r w:rsidR="00715A55">
              <w:rPr>
                <w:noProof/>
                <w:webHidden/>
              </w:rPr>
              <w:instrText xml:space="preserve"> PAGEREF _Toc51864225 \h </w:instrText>
            </w:r>
            <w:r w:rsidR="00715A55">
              <w:rPr>
                <w:noProof/>
                <w:webHidden/>
              </w:rPr>
            </w:r>
            <w:r w:rsidR="00715A55">
              <w:rPr>
                <w:noProof/>
                <w:webHidden/>
              </w:rPr>
              <w:fldChar w:fldCharType="separate"/>
            </w:r>
            <w:r w:rsidR="00715A55">
              <w:rPr>
                <w:noProof/>
                <w:webHidden/>
              </w:rPr>
              <w:t>10</w:t>
            </w:r>
            <w:r w:rsidR="00715A55">
              <w:rPr>
                <w:noProof/>
                <w:webHidden/>
              </w:rPr>
              <w:fldChar w:fldCharType="end"/>
            </w:r>
          </w:hyperlink>
        </w:p>
        <w:p w14:paraId="0D78B7F3" w14:textId="026A0177" w:rsidR="00715A55" w:rsidRDefault="00A00BA3">
          <w:pPr>
            <w:pStyle w:val="TOC1"/>
            <w:rPr>
              <w:rFonts w:asciiTheme="minorHAnsi" w:eastAsiaTheme="minorEastAsia" w:hAnsiTheme="minorHAnsi" w:cstheme="minorBidi"/>
              <w:b w:val="0"/>
              <w:sz w:val="22"/>
              <w:lang w:val="en-US"/>
            </w:rPr>
          </w:pPr>
          <w:hyperlink w:anchor="_Toc51864226" w:history="1">
            <w:r w:rsidR="00715A55" w:rsidRPr="00BB33F8">
              <w:rPr>
                <w:rStyle w:val="Hyperlink"/>
              </w:rPr>
              <w:t>Chapter 6: Conclusion and Future Work</w:t>
            </w:r>
            <w:r w:rsidR="00715A55">
              <w:rPr>
                <w:webHidden/>
              </w:rPr>
              <w:tab/>
            </w:r>
            <w:r w:rsidR="00715A55">
              <w:rPr>
                <w:webHidden/>
              </w:rPr>
              <w:fldChar w:fldCharType="begin"/>
            </w:r>
            <w:r w:rsidR="00715A55">
              <w:rPr>
                <w:webHidden/>
              </w:rPr>
              <w:instrText xml:space="preserve"> PAGEREF _Toc51864226 \h </w:instrText>
            </w:r>
            <w:r w:rsidR="00715A55">
              <w:rPr>
                <w:webHidden/>
              </w:rPr>
            </w:r>
            <w:r w:rsidR="00715A55">
              <w:rPr>
                <w:webHidden/>
              </w:rPr>
              <w:fldChar w:fldCharType="separate"/>
            </w:r>
            <w:r w:rsidR="00715A55">
              <w:rPr>
                <w:webHidden/>
              </w:rPr>
              <w:t>11</w:t>
            </w:r>
            <w:r w:rsidR="00715A55">
              <w:rPr>
                <w:webHidden/>
              </w:rPr>
              <w:fldChar w:fldCharType="end"/>
            </w:r>
          </w:hyperlink>
        </w:p>
        <w:p w14:paraId="6B35A6C3" w14:textId="36BC9F6B"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27" w:history="1">
            <w:r w:rsidR="00715A55" w:rsidRPr="00BB33F8">
              <w:rPr>
                <w:rStyle w:val="Hyperlink"/>
                <w:noProof/>
              </w:rPr>
              <w:t>6.1</w:t>
            </w:r>
            <w:r w:rsidR="00715A55">
              <w:rPr>
                <w:rFonts w:asciiTheme="minorHAnsi" w:eastAsiaTheme="minorEastAsia" w:hAnsiTheme="minorHAnsi" w:cstheme="minorBidi"/>
                <w:noProof/>
                <w:sz w:val="22"/>
                <w:lang w:val="en-US"/>
              </w:rPr>
              <w:tab/>
            </w:r>
            <w:r w:rsidR="00715A55" w:rsidRPr="00BB33F8">
              <w:rPr>
                <w:rStyle w:val="Hyperlink"/>
                <w:noProof/>
              </w:rPr>
              <w:t>Introduction</w:t>
            </w:r>
            <w:r w:rsidR="00715A55">
              <w:rPr>
                <w:noProof/>
                <w:webHidden/>
              </w:rPr>
              <w:tab/>
            </w:r>
            <w:r w:rsidR="00715A55">
              <w:rPr>
                <w:noProof/>
                <w:webHidden/>
              </w:rPr>
              <w:fldChar w:fldCharType="begin"/>
            </w:r>
            <w:r w:rsidR="00715A55">
              <w:rPr>
                <w:noProof/>
                <w:webHidden/>
              </w:rPr>
              <w:instrText xml:space="preserve"> PAGEREF _Toc51864227 \h </w:instrText>
            </w:r>
            <w:r w:rsidR="00715A55">
              <w:rPr>
                <w:noProof/>
                <w:webHidden/>
              </w:rPr>
            </w:r>
            <w:r w:rsidR="00715A55">
              <w:rPr>
                <w:noProof/>
                <w:webHidden/>
              </w:rPr>
              <w:fldChar w:fldCharType="separate"/>
            </w:r>
            <w:r w:rsidR="00715A55">
              <w:rPr>
                <w:noProof/>
                <w:webHidden/>
              </w:rPr>
              <w:t>11</w:t>
            </w:r>
            <w:r w:rsidR="00715A55">
              <w:rPr>
                <w:noProof/>
                <w:webHidden/>
              </w:rPr>
              <w:fldChar w:fldCharType="end"/>
            </w:r>
          </w:hyperlink>
        </w:p>
        <w:p w14:paraId="044B7D9B" w14:textId="72C25369" w:rsidR="00715A55" w:rsidRDefault="00A00BA3">
          <w:pPr>
            <w:pStyle w:val="TOC2"/>
            <w:tabs>
              <w:tab w:val="left" w:pos="880"/>
              <w:tab w:val="right" w:leader="dot" w:pos="8494"/>
            </w:tabs>
            <w:rPr>
              <w:rFonts w:asciiTheme="minorHAnsi" w:eastAsiaTheme="minorEastAsia" w:hAnsiTheme="minorHAnsi" w:cstheme="minorBidi"/>
              <w:noProof/>
              <w:sz w:val="22"/>
              <w:lang w:val="en-US"/>
            </w:rPr>
          </w:pPr>
          <w:hyperlink w:anchor="_Toc51864228" w:history="1">
            <w:r w:rsidR="00715A55" w:rsidRPr="00BB33F8">
              <w:rPr>
                <w:rStyle w:val="Hyperlink"/>
                <w:noProof/>
              </w:rPr>
              <w:t>6.2</w:t>
            </w:r>
            <w:r w:rsidR="00715A55">
              <w:rPr>
                <w:rFonts w:asciiTheme="minorHAnsi" w:eastAsiaTheme="minorEastAsia" w:hAnsiTheme="minorHAnsi" w:cstheme="minorBidi"/>
                <w:noProof/>
                <w:sz w:val="22"/>
                <w:lang w:val="en-US"/>
              </w:rPr>
              <w:tab/>
            </w:r>
            <w:r w:rsidR="00715A55" w:rsidRPr="00BB33F8">
              <w:rPr>
                <w:rStyle w:val="Hyperlink"/>
                <w:noProof/>
              </w:rPr>
              <w:t>Section</w:t>
            </w:r>
            <w:r w:rsidR="00715A55">
              <w:rPr>
                <w:noProof/>
                <w:webHidden/>
              </w:rPr>
              <w:tab/>
            </w:r>
            <w:r w:rsidR="00715A55">
              <w:rPr>
                <w:noProof/>
                <w:webHidden/>
              </w:rPr>
              <w:fldChar w:fldCharType="begin"/>
            </w:r>
            <w:r w:rsidR="00715A55">
              <w:rPr>
                <w:noProof/>
                <w:webHidden/>
              </w:rPr>
              <w:instrText xml:space="preserve"> PAGEREF _Toc51864228 \h </w:instrText>
            </w:r>
            <w:r w:rsidR="00715A55">
              <w:rPr>
                <w:noProof/>
                <w:webHidden/>
              </w:rPr>
            </w:r>
            <w:r w:rsidR="00715A55">
              <w:rPr>
                <w:noProof/>
                <w:webHidden/>
              </w:rPr>
              <w:fldChar w:fldCharType="separate"/>
            </w:r>
            <w:r w:rsidR="00715A55">
              <w:rPr>
                <w:noProof/>
                <w:webHidden/>
              </w:rPr>
              <w:t>11</w:t>
            </w:r>
            <w:r w:rsidR="00715A55">
              <w:rPr>
                <w:noProof/>
                <w:webHidden/>
              </w:rPr>
              <w:fldChar w:fldCharType="end"/>
            </w:r>
          </w:hyperlink>
        </w:p>
        <w:p w14:paraId="5F1E5309" w14:textId="0CF79934" w:rsidR="00715A55" w:rsidRDefault="00A00BA3">
          <w:pPr>
            <w:pStyle w:val="TOC3"/>
            <w:tabs>
              <w:tab w:val="left" w:pos="1320"/>
              <w:tab w:val="right" w:leader="dot" w:pos="8494"/>
            </w:tabs>
            <w:rPr>
              <w:rFonts w:asciiTheme="minorHAnsi" w:eastAsiaTheme="minorEastAsia" w:hAnsiTheme="minorHAnsi" w:cstheme="minorBidi"/>
              <w:noProof/>
              <w:sz w:val="22"/>
              <w:lang w:val="en-US"/>
            </w:rPr>
          </w:pPr>
          <w:hyperlink w:anchor="_Toc51864229" w:history="1">
            <w:r w:rsidR="00715A55" w:rsidRPr="00BB33F8">
              <w:rPr>
                <w:rStyle w:val="Hyperlink"/>
                <w:noProof/>
              </w:rPr>
              <w:t>6.2.1</w:t>
            </w:r>
            <w:r w:rsidR="00715A55">
              <w:rPr>
                <w:rFonts w:asciiTheme="minorHAnsi" w:eastAsiaTheme="minorEastAsia" w:hAnsiTheme="minorHAnsi" w:cstheme="minorBidi"/>
                <w:noProof/>
                <w:sz w:val="22"/>
                <w:lang w:val="en-US"/>
              </w:rPr>
              <w:tab/>
            </w:r>
            <w:r w:rsidR="00715A55" w:rsidRPr="00BB33F8">
              <w:rPr>
                <w:rStyle w:val="Hyperlink"/>
                <w:noProof/>
              </w:rPr>
              <w:t>Sub-section</w:t>
            </w:r>
            <w:r w:rsidR="00715A55">
              <w:rPr>
                <w:noProof/>
                <w:webHidden/>
              </w:rPr>
              <w:tab/>
            </w:r>
            <w:r w:rsidR="00715A55">
              <w:rPr>
                <w:noProof/>
                <w:webHidden/>
              </w:rPr>
              <w:fldChar w:fldCharType="begin"/>
            </w:r>
            <w:r w:rsidR="00715A55">
              <w:rPr>
                <w:noProof/>
                <w:webHidden/>
              </w:rPr>
              <w:instrText xml:space="preserve"> PAGEREF _Toc51864229 \h </w:instrText>
            </w:r>
            <w:r w:rsidR="00715A55">
              <w:rPr>
                <w:noProof/>
                <w:webHidden/>
              </w:rPr>
            </w:r>
            <w:r w:rsidR="00715A55">
              <w:rPr>
                <w:noProof/>
                <w:webHidden/>
              </w:rPr>
              <w:fldChar w:fldCharType="separate"/>
            </w:r>
            <w:r w:rsidR="00715A55">
              <w:rPr>
                <w:noProof/>
                <w:webHidden/>
              </w:rPr>
              <w:t>11</w:t>
            </w:r>
            <w:r w:rsidR="00715A55">
              <w:rPr>
                <w:noProof/>
                <w:webHidden/>
              </w:rPr>
              <w:fldChar w:fldCharType="end"/>
            </w:r>
          </w:hyperlink>
        </w:p>
        <w:p w14:paraId="29647529" w14:textId="6C754571" w:rsidR="00715A55" w:rsidRDefault="00A00BA3">
          <w:pPr>
            <w:pStyle w:val="TOC1"/>
            <w:rPr>
              <w:rFonts w:asciiTheme="minorHAnsi" w:eastAsiaTheme="minorEastAsia" w:hAnsiTheme="minorHAnsi" w:cstheme="minorBidi"/>
              <w:b w:val="0"/>
              <w:sz w:val="22"/>
              <w:lang w:val="en-US"/>
            </w:rPr>
          </w:pPr>
          <w:hyperlink w:anchor="_Toc51864230" w:history="1">
            <w:r w:rsidR="00715A55" w:rsidRPr="00BB33F8">
              <w:rPr>
                <w:rStyle w:val="Hyperlink"/>
              </w:rPr>
              <w:t>References</w:t>
            </w:r>
            <w:r w:rsidR="00715A55">
              <w:rPr>
                <w:webHidden/>
              </w:rPr>
              <w:tab/>
            </w:r>
            <w:r w:rsidR="00715A55">
              <w:rPr>
                <w:webHidden/>
              </w:rPr>
              <w:fldChar w:fldCharType="begin"/>
            </w:r>
            <w:r w:rsidR="00715A55">
              <w:rPr>
                <w:webHidden/>
              </w:rPr>
              <w:instrText xml:space="preserve"> PAGEREF _Toc51864230 \h </w:instrText>
            </w:r>
            <w:r w:rsidR="00715A55">
              <w:rPr>
                <w:webHidden/>
              </w:rPr>
            </w:r>
            <w:r w:rsidR="00715A55">
              <w:rPr>
                <w:webHidden/>
              </w:rPr>
              <w:fldChar w:fldCharType="separate"/>
            </w:r>
            <w:r w:rsidR="00715A55">
              <w:rPr>
                <w:webHidden/>
              </w:rPr>
              <w:t>12</w:t>
            </w:r>
            <w:r w:rsidR="00715A55">
              <w:rPr>
                <w:webHidden/>
              </w:rPr>
              <w:fldChar w:fldCharType="end"/>
            </w:r>
          </w:hyperlink>
        </w:p>
        <w:p w14:paraId="0DEF6729" w14:textId="26F4220C" w:rsidR="00715A55" w:rsidRDefault="00A00BA3">
          <w:pPr>
            <w:pStyle w:val="TOC1"/>
            <w:rPr>
              <w:rFonts w:asciiTheme="minorHAnsi" w:eastAsiaTheme="minorEastAsia" w:hAnsiTheme="minorHAnsi" w:cstheme="minorBidi"/>
              <w:b w:val="0"/>
              <w:sz w:val="22"/>
              <w:lang w:val="en-US"/>
            </w:rPr>
          </w:pPr>
          <w:hyperlink w:anchor="_Toc51864231" w:history="1">
            <w:r w:rsidR="00715A55" w:rsidRPr="00BB33F8">
              <w:rPr>
                <w:rStyle w:val="Hyperlink"/>
              </w:rPr>
              <w:t>Appendix A: Title here</w:t>
            </w:r>
            <w:r w:rsidR="00715A55">
              <w:rPr>
                <w:webHidden/>
              </w:rPr>
              <w:tab/>
            </w:r>
            <w:r w:rsidR="00715A55">
              <w:rPr>
                <w:webHidden/>
              </w:rPr>
              <w:fldChar w:fldCharType="begin"/>
            </w:r>
            <w:r w:rsidR="00715A55">
              <w:rPr>
                <w:webHidden/>
              </w:rPr>
              <w:instrText xml:space="preserve"> PAGEREF _Toc51864231 \h </w:instrText>
            </w:r>
            <w:r w:rsidR="00715A55">
              <w:rPr>
                <w:webHidden/>
              </w:rPr>
            </w:r>
            <w:r w:rsidR="00715A55">
              <w:rPr>
                <w:webHidden/>
              </w:rPr>
              <w:fldChar w:fldCharType="separate"/>
            </w:r>
            <w:r w:rsidR="00715A55">
              <w:rPr>
                <w:webHidden/>
              </w:rPr>
              <w:t>14</w:t>
            </w:r>
            <w:r w:rsidR="00715A55">
              <w:rPr>
                <w:webHidden/>
              </w:rPr>
              <w:fldChar w:fldCharType="end"/>
            </w:r>
          </w:hyperlink>
        </w:p>
        <w:p w14:paraId="34554B63" w14:textId="32E1D45E" w:rsidR="00715A55" w:rsidRDefault="00A00BA3">
          <w:pPr>
            <w:pStyle w:val="TOC1"/>
            <w:rPr>
              <w:rFonts w:asciiTheme="minorHAnsi" w:eastAsiaTheme="minorEastAsia" w:hAnsiTheme="minorHAnsi" w:cstheme="minorBidi"/>
              <w:b w:val="0"/>
              <w:sz w:val="22"/>
              <w:lang w:val="en-US"/>
            </w:rPr>
          </w:pPr>
          <w:hyperlink w:anchor="_Toc51864232" w:history="1">
            <w:r w:rsidR="00715A55" w:rsidRPr="00BB33F8">
              <w:rPr>
                <w:rStyle w:val="Hyperlink"/>
              </w:rPr>
              <w:t>Appendix B: Title here</w:t>
            </w:r>
            <w:r w:rsidR="00715A55">
              <w:rPr>
                <w:webHidden/>
              </w:rPr>
              <w:tab/>
            </w:r>
            <w:r w:rsidR="00715A55">
              <w:rPr>
                <w:webHidden/>
              </w:rPr>
              <w:fldChar w:fldCharType="begin"/>
            </w:r>
            <w:r w:rsidR="00715A55">
              <w:rPr>
                <w:webHidden/>
              </w:rPr>
              <w:instrText xml:space="preserve"> PAGEREF _Toc51864232 \h </w:instrText>
            </w:r>
            <w:r w:rsidR="00715A55">
              <w:rPr>
                <w:webHidden/>
              </w:rPr>
            </w:r>
            <w:r w:rsidR="00715A55">
              <w:rPr>
                <w:webHidden/>
              </w:rPr>
              <w:fldChar w:fldCharType="separate"/>
            </w:r>
            <w:r w:rsidR="00715A55">
              <w:rPr>
                <w:webHidden/>
              </w:rPr>
              <w:t>15</w:t>
            </w:r>
            <w:r w:rsidR="00715A55">
              <w:rPr>
                <w:webHidden/>
              </w:rPr>
              <w:fldChar w:fldCharType="end"/>
            </w:r>
          </w:hyperlink>
        </w:p>
        <w:p w14:paraId="4739F758" w14:textId="1655EC8B" w:rsidR="00715A55" w:rsidRDefault="00A00BA3">
          <w:pPr>
            <w:pStyle w:val="TOC1"/>
            <w:rPr>
              <w:rFonts w:asciiTheme="minorHAnsi" w:eastAsiaTheme="minorEastAsia" w:hAnsiTheme="minorHAnsi" w:cstheme="minorBidi"/>
              <w:b w:val="0"/>
              <w:sz w:val="22"/>
              <w:lang w:val="en-US"/>
            </w:rPr>
          </w:pPr>
          <w:hyperlink w:anchor="_Toc51864233" w:history="1">
            <w:r w:rsidR="00715A55" w:rsidRPr="00BB33F8">
              <w:rPr>
                <w:rStyle w:val="Hyperlink"/>
              </w:rPr>
              <w:t>Appendix C: Title here</w:t>
            </w:r>
            <w:r w:rsidR="00715A55">
              <w:rPr>
                <w:webHidden/>
              </w:rPr>
              <w:tab/>
            </w:r>
            <w:r w:rsidR="00715A55">
              <w:rPr>
                <w:webHidden/>
              </w:rPr>
              <w:fldChar w:fldCharType="begin"/>
            </w:r>
            <w:r w:rsidR="00715A55">
              <w:rPr>
                <w:webHidden/>
              </w:rPr>
              <w:instrText xml:space="preserve"> PAGEREF _Toc51864233 \h </w:instrText>
            </w:r>
            <w:r w:rsidR="00715A55">
              <w:rPr>
                <w:webHidden/>
              </w:rPr>
            </w:r>
            <w:r w:rsidR="00715A55">
              <w:rPr>
                <w:webHidden/>
              </w:rPr>
              <w:fldChar w:fldCharType="separate"/>
            </w:r>
            <w:r w:rsidR="00715A55">
              <w:rPr>
                <w:webHidden/>
              </w:rPr>
              <w:t>16</w:t>
            </w:r>
            <w:r w:rsidR="00715A55">
              <w:rPr>
                <w:webHidden/>
              </w:rPr>
              <w:fldChar w:fldCharType="end"/>
            </w:r>
          </w:hyperlink>
        </w:p>
        <w:p w14:paraId="15D2D7C4" w14:textId="53EA9735" w:rsidR="00715A55" w:rsidRDefault="00A00BA3">
          <w:pPr>
            <w:pStyle w:val="TOC1"/>
            <w:rPr>
              <w:rFonts w:asciiTheme="minorHAnsi" w:eastAsiaTheme="minorEastAsia" w:hAnsiTheme="minorHAnsi" w:cstheme="minorBidi"/>
              <w:b w:val="0"/>
              <w:sz w:val="22"/>
              <w:lang w:val="en-US"/>
            </w:rPr>
          </w:pPr>
          <w:hyperlink w:anchor="_Toc51864234" w:history="1">
            <w:r w:rsidR="00715A55" w:rsidRPr="00BB33F8">
              <w:rPr>
                <w:rStyle w:val="Hyperlink"/>
              </w:rPr>
              <w:t>Author’s Biographical Sketch</w:t>
            </w:r>
            <w:r w:rsidR="00715A55">
              <w:rPr>
                <w:webHidden/>
              </w:rPr>
              <w:tab/>
            </w:r>
            <w:r w:rsidR="00715A55">
              <w:rPr>
                <w:webHidden/>
              </w:rPr>
              <w:fldChar w:fldCharType="begin"/>
            </w:r>
            <w:r w:rsidR="00715A55">
              <w:rPr>
                <w:webHidden/>
              </w:rPr>
              <w:instrText xml:space="preserve"> PAGEREF _Toc51864234 \h </w:instrText>
            </w:r>
            <w:r w:rsidR="00715A55">
              <w:rPr>
                <w:webHidden/>
              </w:rPr>
            </w:r>
            <w:r w:rsidR="00715A55">
              <w:rPr>
                <w:webHidden/>
              </w:rPr>
              <w:fldChar w:fldCharType="separate"/>
            </w:r>
            <w:r w:rsidR="00715A55">
              <w:rPr>
                <w:webHidden/>
              </w:rPr>
              <w:t>17</w:t>
            </w:r>
            <w:r w:rsidR="00715A55">
              <w:rPr>
                <w:webHidden/>
              </w:rPr>
              <w:fldChar w:fldCharType="end"/>
            </w:r>
          </w:hyperlink>
        </w:p>
        <w:p w14:paraId="7DD40C16" w14:textId="74301FB5" w:rsidR="00B77B21" w:rsidRDefault="00B77B21">
          <w:r>
            <w:rPr>
              <w:b/>
              <w:bCs/>
              <w:noProof/>
            </w:rPr>
            <w:fldChar w:fldCharType="end"/>
          </w:r>
        </w:p>
      </w:sdtContent>
    </w:sdt>
    <w:p w14:paraId="2FA16B4B" w14:textId="77777777" w:rsidR="00B77B21" w:rsidRDefault="00B77B21" w:rsidP="00B77B21">
      <w:pPr>
        <w:spacing w:after="0" w:line="276" w:lineRule="auto"/>
        <w:jc w:val="both"/>
      </w:pPr>
      <w:r w:rsidRPr="00B77B21">
        <w:t xml:space="preserve">The Table of Contents (TOC) is designed to be generated automatically from your headings. It is important not to type in this area. Instead, </w:t>
      </w:r>
      <w:proofErr w:type="gramStart"/>
      <w:r w:rsidRPr="00B77B21">
        <w:t>To</w:t>
      </w:r>
      <w:proofErr w:type="gramEnd"/>
      <w:r w:rsidRPr="00B77B21">
        <w:t xml:space="preserve"> update the TOC right-click anywhere in it (not including the title) and select “Update Field”. You will be given the choice of “Update page numbers only” or “Update entire table”. The former will, as it says, change only the page numbers, and only for items already in the TOC; the latter will update the titles as well, and will add new items in accordance with any new headings/section titles you may have created. These will be determined by the use of the appropriate styles. If a header is missing from the TOC after updating the entire table, check that the header in question is using the appropriate heading style, then update the entire TOC again.</w:t>
      </w:r>
    </w:p>
    <w:p w14:paraId="3B692557" w14:textId="6E511292" w:rsidR="008D0DC6" w:rsidRDefault="008D0DC6" w:rsidP="00B77B21">
      <w:pPr>
        <w:spacing w:after="0" w:line="480" w:lineRule="auto"/>
        <w:jc w:val="both"/>
        <w:rPr>
          <w:rtl/>
        </w:rPr>
      </w:pPr>
    </w:p>
    <w:p w14:paraId="37424B53" w14:textId="716746ED" w:rsidR="008D0DC6" w:rsidRDefault="008D0DC6" w:rsidP="006109C7">
      <w:pPr>
        <w:rPr>
          <w:rtl/>
        </w:rPr>
      </w:pPr>
    </w:p>
    <w:p w14:paraId="2218E7F6" w14:textId="77777777" w:rsidR="008D0DC6" w:rsidRPr="006109C7" w:rsidRDefault="008D0DC6" w:rsidP="006109C7">
      <w:pPr>
        <w:sectPr w:rsidR="008D0DC6" w:rsidRPr="006109C7" w:rsidSect="00005462">
          <w:headerReference w:type="default" r:id="rId24"/>
          <w:pgSz w:w="11906" w:h="16838"/>
          <w:pgMar w:top="1134" w:right="1134" w:bottom="1134" w:left="2268" w:header="709" w:footer="709" w:gutter="0"/>
          <w:pgNumType w:fmt="lowerRoman"/>
          <w:cols w:space="720"/>
        </w:sectPr>
      </w:pPr>
    </w:p>
    <w:p w14:paraId="512B967E" w14:textId="551F7698" w:rsidR="006109C7" w:rsidRPr="006109C7" w:rsidRDefault="00C00D09" w:rsidP="003A0311">
      <w:pPr>
        <w:pStyle w:val="Heading1"/>
        <w:numPr>
          <w:ilvl w:val="0"/>
          <w:numId w:val="0"/>
        </w:numPr>
        <w:ind w:left="432" w:hanging="432"/>
      </w:pPr>
      <w:bookmarkStart w:id="17" w:name="_Toc528695514"/>
      <w:bookmarkStart w:id="18" w:name="_Toc51864192"/>
      <w:r>
        <w:lastRenderedPageBreak/>
        <w:t>List</w:t>
      </w:r>
      <w:r w:rsidR="00B77B21">
        <w:t xml:space="preserve"> of F</w:t>
      </w:r>
      <w:r w:rsidR="006109C7" w:rsidRPr="006109C7">
        <w:t>igures</w:t>
      </w:r>
      <w:bookmarkEnd w:id="17"/>
      <w:bookmarkEnd w:id="18"/>
    </w:p>
    <w:p w14:paraId="4AF42D55" w14:textId="1AFAE10F" w:rsidR="00267490" w:rsidRPr="004028E1" w:rsidRDefault="00FA7322">
      <w:pPr>
        <w:pStyle w:val="TableofFigures"/>
        <w:tabs>
          <w:tab w:val="right" w:leader="dot" w:pos="8494"/>
        </w:tabs>
        <w:rPr>
          <w:rFonts w:asciiTheme="minorHAnsi" w:eastAsiaTheme="minorEastAsia" w:hAnsiTheme="minorHAnsi" w:cstheme="minorBidi"/>
          <w:noProof/>
          <w:sz w:val="22"/>
          <w:lang w:eastAsia="en-GB"/>
        </w:rPr>
      </w:pPr>
      <w:r w:rsidRPr="004028E1">
        <w:fldChar w:fldCharType="begin"/>
      </w:r>
      <w:r w:rsidRPr="004028E1">
        <w:instrText xml:space="preserve"> TOC \c "Figure" </w:instrText>
      </w:r>
      <w:r w:rsidRPr="004028E1">
        <w:fldChar w:fldCharType="separate"/>
      </w:r>
      <w:r w:rsidR="00267490" w:rsidRPr="004028E1">
        <w:rPr>
          <w:noProof/>
        </w:rPr>
        <w:t xml:space="preserve">Figure </w:t>
      </w:r>
      <w:r w:rsidR="00267490" w:rsidRPr="004028E1">
        <w:rPr>
          <w:rFonts w:hint="eastAsia"/>
          <w:noProof/>
          <w:cs/>
        </w:rPr>
        <w:t>‎</w:t>
      </w:r>
      <w:r w:rsidR="00267490" w:rsidRPr="004028E1">
        <w:rPr>
          <w:noProof/>
        </w:rPr>
        <w:t xml:space="preserve">1.1 </w:t>
      </w:r>
      <w:r w:rsidR="00267490" w:rsidRPr="004028E1">
        <w:rPr>
          <w:bCs/>
          <w:noProof/>
        </w:rPr>
        <w:t>You can left justify your figures.</w:t>
      </w:r>
      <w:r w:rsidR="00267490" w:rsidRPr="004028E1">
        <w:rPr>
          <w:noProof/>
        </w:rPr>
        <w:tab/>
      </w:r>
      <w:r w:rsidR="00267490" w:rsidRPr="004028E1">
        <w:rPr>
          <w:noProof/>
        </w:rPr>
        <w:fldChar w:fldCharType="begin"/>
      </w:r>
      <w:r w:rsidR="00267490" w:rsidRPr="004028E1">
        <w:rPr>
          <w:noProof/>
        </w:rPr>
        <w:instrText xml:space="preserve"> PAGEREF _Toc50572452 \h </w:instrText>
      </w:r>
      <w:r w:rsidR="00267490" w:rsidRPr="004028E1">
        <w:rPr>
          <w:noProof/>
        </w:rPr>
      </w:r>
      <w:r w:rsidR="00267490" w:rsidRPr="004028E1">
        <w:rPr>
          <w:noProof/>
        </w:rPr>
        <w:fldChar w:fldCharType="separate"/>
      </w:r>
      <w:r w:rsidR="00267490" w:rsidRPr="004028E1">
        <w:rPr>
          <w:noProof/>
        </w:rPr>
        <w:t>1</w:t>
      </w:r>
      <w:r w:rsidR="00267490" w:rsidRPr="004028E1">
        <w:rPr>
          <w:noProof/>
        </w:rPr>
        <w:fldChar w:fldCharType="end"/>
      </w:r>
    </w:p>
    <w:p w14:paraId="147BFF15" w14:textId="5137CAED" w:rsidR="00267490" w:rsidRPr="004028E1" w:rsidRDefault="00267490">
      <w:pPr>
        <w:pStyle w:val="TableofFigures"/>
        <w:tabs>
          <w:tab w:val="right" w:leader="dot" w:pos="8494"/>
        </w:tabs>
        <w:rPr>
          <w:rFonts w:asciiTheme="minorHAnsi" w:eastAsiaTheme="minorEastAsia" w:hAnsiTheme="minorHAnsi" w:cstheme="minorBidi"/>
          <w:noProof/>
          <w:sz w:val="22"/>
          <w:lang w:eastAsia="en-GB"/>
        </w:rPr>
      </w:pPr>
      <w:r w:rsidRPr="004028E1">
        <w:rPr>
          <w:noProof/>
        </w:rPr>
        <w:t xml:space="preserve">Figure </w:t>
      </w:r>
      <w:r w:rsidRPr="004028E1">
        <w:rPr>
          <w:rFonts w:hint="eastAsia"/>
          <w:noProof/>
          <w:cs/>
        </w:rPr>
        <w:t>‎</w:t>
      </w:r>
      <w:r w:rsidRPr="004028E1">
        <w:rPr>
          <w:noProof/>
        </w:rPr>
        <w:t>3.1 You should put a figures with multiple sub-figures in a table (centred). Then describe each part in the caption, (a) This figure talks about this, (b) this figure describes that, (c) this figure explains these, (d) this figure is the ultimate truth..</w:t>
      </w:r>
      <w:r w:rsidRPr="004028E1">
        <w:rPr>
          <w:noProof/>
        </w:rPr>
        <w:tab/>
      </w:r>
      <w:r w:rsidRPr="004028E1">
        <w:rPr>
          <w:noProof/>
        </w:rPr>
        <w:fldChar w:fldCharType="begin"/>
      </w:r>
      <w:r w:rsidRPr="004028E1">
        <w:rPr>
          <w:noProof/>
        </w:rPr>
        <w:instrText xml:space="preserve"> PAGEREF _Toc50572453 \h </w:instrText>
      </w:r>
      <w:r w:rsidRPr="004028E1">
        <w:rPr>
          <w:noProof/>
        </w:rPr>
      </w:r>
      <w:r w:rsidRPr="004028E1">
        <w:rPr>
          <w:noProof/>
        </w:rPr>
        <w:fldChar w:fldCharType="separate"/>
      </w:r>
      <w:r w:rsidRPr="004028E1">
        <w:rPr>
          <w:noProof/>
        </w:rPr>
        <w:t>3</w:t>
      </w:r>
      <w:r w:rsidRPr="004028E1">
        <w:rPr>
          <w:noProof/>
        </w:rPr>
        <w:fldChar w:fldCharType="end"/>
      </w:r>
    </w:p>
    <w:p w14:paraId="73819157" w14:textId="68A632B5" w:rsidR="00B77B21" w:rsidRDefault="00FA7322" w:rsidP="00B77B21">
      <w:pPr>
        <w:spacing w:after="0" w:line="480" w:lineRule="auto"/>
        <w:jc w:val="both"/>
      </w:pPr>
      <w:r w:rsidRPr="004028E1">
        <w:fldChar w:fldCharType="end"/>
      </w:r>
    </w:p>
    <w:p w14:paraId="3791C41E" w14:textId="61949587" w:rsidR="00FA7322" w:rsidRDefault="00FA7322" w:rsidP="00B77B21">
      <w:pPr>
        <w:spacing w:after="0" w:line="480" w:lineRule="auto"/>
        <w:jc w:val="both"/>
      </w:pPr>
    </w:p>
    <w:p w14:paraId="1C3948EB" w14:textId="77777777" w:rsidR="00FA7322" w:rsidRDefault="00FA7322" w:rsidP="00B77B21">
      <w:pPr>
        <w:spacing w:after="0" w:line="480" w:lineRule="auto"/>
        <w:jc w:val="both"/>
        <w:rPr>
          <w:rtl/>
        </w:rPr>
      </w:pPr>
    </w:p>
    <w:p w14:paraId="2DD6E4EF" w14:textId="77777777" w:rsidR="00B77B21" w:rsidRPr="00B77B21" w:rsidRDefault="00B77B21" w:rsidP="00B77B21">
      <w:pPr>
        <w:spacing w:after="0" w:line="276" w:lineRule="auto"/>
        <w:jc w:val="both"/>
      </w:pPr>
      <w:r w:rsidRPr="00B77B21">
        <w:t>If one or more figures are used in the document, there must be a list of all figures and it must be included in the table of contents. The list should be spaced at 1.15. Begin each listing on a new line.</w:t>
      </w:r>
    </w:p>
    <w:p w14:paraId="28195DB2" w14:textId="77777777" w:rsidR="00B77B21" w:rsidRDefault="00B77B21" w:rsidP="00B77B21">
      <w:pPr>
        <w:spacing w:after="0" w:line="276" w:lineRule="auto"/>
        <w:jc w:val="both"/>
      </w:pPr>
      <w:r w:rsidRPr="00B77B21">
        <w:t>To update the List of Figures, which is a specialized TOC, right-click anywhere in it (not including the title) and select “Update Field”. You will be given the choice of “Update page numbers only” or “Update entire table”. The former will, as it says, change only the page numbers, and only for items already in the TOC; the latter will update the titles as well, and will add new items in accordance with any new figure titles you may have created. These will be determined by the use of the appropriate styles. If a figure title is missing from the list after updating the entire table, check that the figure title in question is using the Figure Title style, then update the entire TOC again</w:t>
      </w:r>
    </w:p>
    <w:p w14:paraId="359F967C" w14:textId="35C855B2" w:rsidR="00B77B21" w:rsidRDefault="00B77B21" w:rsidP="00B77B21">
      <w:pPr>
        <w:spacing w:after="0" w:line="480" w:lineRule="auto"/>
        <w:jc w:val="both"/>
      </w:pPr>
    </w:p>
    <w:p w14:paraId="618C69F9" w14:textId="272F7783" w:rsidR="00B67AB8" w:rsidRDefault="00B67AB8">
      <w:pPr>
        <w:spacing w:line="259" w:lineRule="auto"/>
      </w:pPr>
      <w:r>
        <w:br w:type="page"/>
      </w:r>
    </w:p>
    <w:p w14:paraId="6CE4D002" w14:textId="1FCAA9D8" w:rsidR="00B67AB8" w:rsidRPr="006109C7" w:rsidRDefault="00B67AB8" w:rsidP="00B67AB8">
      <w:pPr>
        <w:pStyle w:val="Heading1"/>
        <w:numPr>
          <w:ilvl w:val="0"/>
          <w:numId w:val="0"/>
        </w:numPr>
        <w:ind w:left="432" w:hanging="432"/>
      </w:pPr>
      <w:bookmarkStart w:id="19" w:name="_Toc51864193"/>
      <w:r>
        <w:lastRenderedPageBreak/>
        <w:t>List of Tables</w:t>
      </w:r>
      <w:bookmarkEnd w:id="19"/>
    </w:p>
    <w:p w14:paraId="2E5106CF" w14:textId="460C19A4" w:rsidR="00267490" w:rsidRDefault="00FA7322">
      <w:pPr>
        <w:pStyle w:val="TableofFigures"/>
        <w:tabs>
          <w:tab w:val="right" w:leader="dot" w:pos="8494"/>
        </w:tabs>
        <w:rPr>
          <w:rFonts w:asciiTheme="minorHAnsi" w:eastAsiaTheme="minorEastAsia" w:hAnsiTheme="minorHAnsi" w:cstheme="minorBidi"/>
          <w:noProof/>
          <w:sz w:val="22"/>
          <w:lang w:eastAsia="en-GB"/>
        </w:rPr>
      </w:pPr>
      <w:r>
        <w:fldChar w:fldCharType="begin"/>
      </w:r>
      <w:r>
        <w:instrText xml:space="preserve"> TOC \c "Table" </w:instrText>
      </w:r>
      <w:r>
        <w:fldChar w:fldCharType="separate"/>
      </w:r>
      <w:r w:rsidR="00267490">
        <w:rPr>
          <w:noProof/>
        </w:rPr>
        <w:t xml:space="preserve">Table </w:t>
      </w:r>
      <w:r w:rsidR="00267490">
        <w:rPr>
          <w:rFonts w:hint="eastAsia"/>
          <w:noProof/>
          <w:cs/>
        </w:rPr>
        <w:t>‎</w:t>
      </w:r>
      <w:r w:rsidR="00267490">
        <w:rPr>
          <w:noProof/>
        </w:rPr>
        <w:t>3</w:t>
      </w:r>
      <w:r w:rsidR="00267490">
        <w:rPr>
          <w:noProof/>
        </w:rPr>
        <w:noBreakHyphen/>
        <w:t xml:space="preserve">1: </w:t>
      </w:r>
      <w:r w:rsidR="00267490" w:rsidRPr="00E01B0A">
        <w:rPr>
          <w:bCs/>
          <w:noProof/>
        </w:rPr>
        <w:t>This is the table caption</w:t>
      </w:r>
      <w:r w:rsidR="00267490">
        <w:rPr>
          <w:noProof/>
        </w:rPr>
        <w:t>.</w:t>
      </w:r>
      <w:r w:rsidR="00267490">
        <w:rPr>
          <w:noProof/>
        </w:rPr>
        <w:tab/>
      </w:r>
      <w:r w:rsidR="00267490">
        <w:rPr>
          <w:noProof/>
        </w:rPr>
        <w:fldChar w:fldCharType="begin"/>
      </w:r>
      <w:r w:rsidR="00267490">
        <w:rPr>
          <w:noProof/>
        </w:rPr>
        <w:instrText xml:space="preserve"> PAGEREF _Toc50572457 \h </w:instrText>
      </w:r>
      <w:r w:rsidR="00267490">
        <w:rPr>
          <w:noProof/>
        </w:rPr>
      </w:r>
      <w:r w:rsidR="00267490">
        <w:rPr>
          <w:noProof/>
        </w:rPr>
        <w:fldChar w:fldCharType="separate"/>
      </w:r>
      <w:r w:rsidR="00267490">
        <w:rPr>
          <w:noProof/>
        </w:rPr>
        <w:t>4</w:t>
      </w:r>
      <w:r w:rsidR="00267490">
        <w:rPr>
          <w:noProof/>
        </w:rPr>
        <w:fldChar w:fldCharType="end"/>
      </w:r>
    </w:p>
    <w:p w14:paraId="1A67F57D" w14:textId="529EB9F6" w:rsidR="00FA7322" w:rsidRDefault="00FA7322" w:rsidP="00B67AB8">
      <w:pPr>
        <w:spacing w:after="0" w:line="276" w:lineRule="auto"/>
        <w:jc w:val="both"/>
      </w:pPr>
      <w:r>
        <w:fldChar w:fldCharType="end"/>
      </w:r>
    </w:p>
    <w:p w14:paraId="0B6A781D" w14:textId="77777777" w:rsidR="00FA7322" w:rsidRDefault="00FA7322" w:rsidP="00B67AB8">
      <w:pPr>
        <w:spacing w:after="0" w:line="276" w:lineRule="auto"/>
        <w:jc w:val="both"/>
      </w:pPr>
    </w:p>
    <w:p w14:paraId="35EBAE16" w14:textId="77777777" w:rsidR="00FA7322" w:rsidRDefault="00FA7322" w:rsidP="00B67AB8">
      <w:pPr>
        <w:spacing w:after="0" w:line="276" w:lineRule="auto"/>
        <w:jc w:val="both"/>
      </w:pPr>
    </w:p>
    <w:p w14:paraId="6B7A42AB" w14:textId="3F62372E" w:rsidR="00B67AB8" w:rsidRPr="00B67AB8" w:rsidRDefault="00B67AB8" w:rsidP="00B67AB8">
      <w:pPr>
        <w:spacing w:after="0" w:line="276" w:lineRule="auto"/>
        <w:jc w:val="both"/>
      </w:pPr>
      <w:r w:rsidRPr="00B67AB8">
        <w:t>If one or more tables are used in the document, there must be a list of all tables and it must be included in the table of contents. The list should be spaced at 1.15. Begin each listing on a new line.</w:t>
      </w:r>
    </w:p>
    <w:p w14:paraId="4C5C86FE" w14:textId="77777777" w:rsidR="00B67AB8" w:rsidRDefault="00B67AB8" w:rsidP="00B67AB8">
      <w:pPr>
        <w:spacing w:after="0" w:line="276" w:lineRule="auto"/>
        <w:jc w:val="both"/>
      </w:pPr>
      <w:r w:rsidRPr="00B67AB8">
        <w:t>To update the List of Tables, which is a specialized TOC, right-click anywhere in it (not including the title) and select “Update Field”. You will be given the choice of “Update page numbers only” or “Update entire table”. The former will, as it says, change only the page numbers, and only for items already in the TOC; the latter will update the titles as well, and will add new items in accordance with any new table titles you may have created. These will be determined by the use of the appropriate styles. If a table title is missing from the list after updating the entire table, check that the table title in question is using the Table Title style, then update the entire TOC again</w:t>
      </w:r>
    </w:p>
    <w:p w14:paraId="6D0390FB" w14:textId="6390A41A" w:rsidR="00B67AB8" w:rsidRDefault="00B67AB8" w:rsidP="00B77B21">
      <w:pPr>
        <w:spacing w:after="0" w:line="480" w:lineRule="auto"/>
        <w:jc w:val="both"/>
      </w:pPr>
    </w:p>
    <w:p w14:paraId="3EF45349" w14:textId="5D5CFC2C" w:rsidR="00B67AB8" w:rsidRDefault="00B67AB8" w:rsidP="00B77B21">
      <w:pPr>
        <w:spacing w:after="0" w:line="480" w:lineRule="auto"/>
        <w:jc w:val="both"/>
      </w:pPr>
    </w:p>
    <w:p w14:paraId="53430670" w14:textId="73A3DDFF" w:rsidR="00B67AB8" w:rsidRDefault="00B67AB8">
      <w:pPr>
        <w:spacing w:line="259" w:lineRule="auto"/>
      </w:pPr>
      <w:r>
        <w:br w:type="page"/>
      </w:r>
    </w:p>
    <w:p w14:paraId="102AD8A7" w14:textId="5F287CAB" w:rsidR="00B67AB8" w:rsidRPr="006109C7" w:rsidRDefault="00B67AB8" w:rsidP="00B67AB8">
      <w:pPr>
        <w:pStyle w:val="Heading1"/>
        <w:numPr>
          <w:ilvl w:val="0"/>
          <w:numId w:val="0"/>
        </w:numPr>
        <w:ind w:left="432" w:hanging="432"/>
      </w:pPr>
      <w:bookmarkStart w:id="20" w:name="_Toc51864194"/>
      <w:r>
        <w:lastRenderedPageBreak/>
        <w:t>List of Abbreviations</w:t>
      </w:r>
      <w:bookmarkEnd w:id="20"/>
    </w:p>
    <w:p w14:paraId="286228E4" w14:textId="77777777" w:rsidR="00B67AB8" w:rsidRDefault="00B67AB8" w:rsidP="00DC437F">
      <w:pPr>
        <w:spacing w:line="240" w:lineRule="auto"/>
      </w:pPr>
      <w:r>
        <w:t>KSU</w:t>
      </w:r>
      <w:r>
        <w:tab/>
      </w:r>
      <w:r>
        <w:tab/>
        <w:t>King Saud University</w:t>
      </w:r>
    </w:p>
    <w:p w14:paraId="58C77E34" w14:textId="77777777" w:rsidR="00B67AB8" w:rsidRDefault="00B67AB8" w:rsidP="00DC437F">
      <w:pPr>
        <w:spacing w:line="240" w:lineRule="auto"/>
      </w:pPr>
      <w:r>
        <w:t>CNN</w:t>
      </w:r>
      <w:r>
        <w:tab/>
      </w:r>
      <w:r>
        <w:tab/>
        <w:t>Convolutional Neural Networks</w:t>
      </w:r>
    </w:p>
    <w:p w14:paraId="708878F1" w14:textId="77777777" w:rsidR="00B67AB8" w:rsidRDefault="00B67AB8" w:rsidP="00B77B21">
      <w:pPr>
        <w:spacing w:after="0" w:line="480" w:lineRule="auto"/>
        <w:jc w:val="both"/>
      </w:pPr>
    </w:p>
    <w:p w14:paraId="721214E1" w14:textId="77777777" w:rsidR="00B67AB8" w:rsidRDefault="00B67AB8" w:rsidP="00B77B21">
      <w:pPr>
        <w:spacing w:after="0" w:line="480" w:lineRule="auto"/>
        <w:jc w:val="both"/>
      </w:pPr>
    </w:p>
    <w:p w14:paraId="195BD8D1" w14:textId="679026F0" w:rsidR="006109C7" w:rsidRPr="00910A79" w:rsidRDefault="006109C7" w:rsidP="00910A79">
      <w:pPr>
        <w:ind w:left="567" w:hanging="567"/>
      </w:pPr>
    </w:p>
    <w:p w14:paraId="73997AB4" w14:textId="77777777" w:rsidR="006109C7" w:rsidRPr="006109C7" w:rsidRDefault="006109C7" w:rsidP="006109C7">
      <w:pPr>
        <w:sectPr w:rsidR="006109C7" w:rsidRPr="006109C7" w:rsidSect="00005462">
          <w:headerReference w:type="default" r:id="rId25"/>
          <w:footerReference w:type="default" r:id="rId26"/>
          <w:pgSz w:w="11906" w:h="16838"/>
          <w:pgMar w:top="1134" w:right="1134" w:bottom="1134" w:left="2268" w:header="709" w:footer="709" w:gutter="0"/>
          <w:pgNumType w:fmt="lowerRoman"/>
          <w:cols w:space="720"/>
        </w:sectPr>
      </w:pPr>
    </w:p>
    <w:p w14:paraId="62052EBE" w14:textId="51B1E7D6" w:rsidR="006109C7" w:rsidRPr="006109C7" w:rsidRDefault="006109C7" w:rsidP="00801ADF">
      <w:pPr>
        <w:pStyle w:val="Heading1"/>
      </w:pPr>
      <w:bookmarkStart w:id="21" w:name="_Toc528695516"/>
      <w:bookmarkStart w:id="22" w:name="_Toc51864195"/>
      <w:r w:rsidRPr="00801ADF">
        <w:lastRenderedPageBreak/>
        <w:t>Introduction</w:t>
      </w:r>
      <w:bookmarkEnd w:id="21"/>
      <w:bookmarkEnd w:id="22"/>
    </w:p>
    <w:p w14:paraId="4827FAD6" w14:textId="77777777" w:rsidR="00DC437F" w:rsidRDefault="00DC437F" w:rsidP="00DC437F">
      <w:pPr>
        <w:pStyle w:val="Heading2"/>
      </w:pPr>
      <w:bookmarkStart w:id="23" w:name="_Toc51864196"/>
      <w:r>
        <w:t>Overview and Background</w:t>
      </w:r>
      <w:bookmarkEnd w:id="23"/>
    </w:p>
    <w:p w14:paraId="283EF2A4" w14:textId="77777777" w:rsidR="00DC437F" w:rsidRPr="00B73B55" w:rsidRDefault="00DC437F" w:rsidP="00DC437F">
      <w:pPr>
        <w:pStyle w:val="CCISNormal"/>
        <w:spacing w:line="360" w:lineRule="auto"/>
        <w:rPr>
          <w:rFonts w:ascii="Calibri" w:hAnsi="Calibri"/>
        </w:rPr>
      </w:pPr>
      <w:r w:rsidRPr="00B73B55">
        <w:rPr>
          <w:rFonts w:ascii="Calibri" w:hAnsi="Calibri"/>
        </w:rPr>
        <w:t xml:space="preserve">Give an overview of the knowledge domain (broad area of research) where your research takes place.  This section should take the form of an abstract of the general subject or study area and identify the discipline(s) within which it falls. </w:t>
      </w:r>
    </w:p>
    <w:p w14:paraId="2E751841" w14:textId="269166EE" w:rsidR="00B73B55" w:rsidRPr="00B73B55" w:rsidRDefault="00B73B55" w:rsidP="008A06A2">
      <w:pPr>
        <w:pStyle w:val="CCISNormal"/>
        <w:spacing w:line="360" w:lineRule="auto"/>
        <w:rPr>
          <w:rFonts w:ascii="Calibri" w:hAnsi="Calibri"/>
        </w:rPr>
      </w:pPr>
      <w:r w:rsidRPr="00B73B55">
        <w:rPr>
          <w:rFonts w:ascii="Calibri" w:hAnsi="Calibri"/>
        </w:rPr>
        <w:t xml:space="preserve">This template is designed to assist you in writing a research </w:t>
      </w:r>
      <w:r>
        <w:rPr>
          <w:rFonts w:ascii="Calibri" w:hAnsi="Calibri"/>
        </w:rPr>
        <w:t>thesis</w:t>
      </w:r>
      <w:r w:rsidRPr="00B73B55">
        <w:rPr>
          <w:rFonts w:ascii="Calibri" w:hAnsi="Calibri"/>
        </w:rPr>
        <w:t xml:space="preserve"> in the correct structure and format as required by the College of Computer and Information Sciences (CCIS). This template should serve as a starting point for any student writing a research </w:t>
      </w:r>
      <w:r w:rsidR="001377B8">
        <w:rPr>
          <w:rFonts w:ascii="Calibri" w:hAnsi="Calibri"/>
        </w:rPr>
        <w:t>thesis</w:t>
      </w:r>
      <w:r w:rsidRPr="00B73B55">
        <w:rPr>
          <w:rFonts w:ascii="Calibri" w:hAnsi="Calibri"/>
        </w:rPr>
        <w:t xml:space="preserve">. The headings and styles give an indication of the </w:t>
      </w:r>
      <w:bookmarkStart w:id="24" w:name="_Toc278214914"/>
      <w:bookmarkStart w:id="25" w:name="_Toc278210562"/>
      <w:bookmarkStart w:id="26" w:name="_Toc278210810"/>
      <w:r w:rsidRPr="00B73B55">
        <w:rPr>
          <w:rFonts w:ascii="Calibri" w:hAnsi="Calibri"/>
        </w:rPr>
        <w:t xml:space="preserve">sections required in the research </w:t>
      </w:r>
      <w:r w:rsidR="001377B8">
        <w:rPr>
          <w:rFonts w:ascii="Calibri" w:hAnsi="Calibri"/>
        </w:rPr>
        <w:t>thesis</w:t>
      </w:r>
      <w:bookmarkEnd w:id="24"/>
      <w:bookmarkEnd w:id="25"/>
      <w:bookmarkEnd w:id="26"/>
      <w:r w:rsidRPr="00B73B55">
        <w:rPr>
          <w:rFonts w:ascii="Calibri" w:hAnsi="Calibri"/>
        </w:rPr>
        <w:t xml:space="preserve">. A research </w:t>
      </w:r>
      <w:r w:rsidR="001377B8">
        <w:rPr>
          <w:rFonts w:ascii="Calibri" w:hAnsi="Calibri"/>
        </w:rPr>
        <w:t>thesis</w:t>
      </w:r>
      <w:r w:rsidRPr="00B73B55">
        <w:rPr>
          <w:rFonts w:ascii="Calibri" w:hAnsi="Calibri"/>
        </w:rPr>
        <w:t xml:space="preserve"> is an outline of your project that is designed to:</w:t>
      </w:r>
    </w:p>
    <w:p w14:paraId="5D30390C" w14:textId="77777777" w:rsidR="00B73B55" w:rsidRPr="00B73B55" w:rsidRDefault="00B73B55" w:rsidP="002B6FF9">
      <w:pPr>
        <w:pStyle w:val="CCISNormal"/>
        <w:numPr>
          <w:ilvl w:val="0"/>
          <w:numId w:val="35"/>
        </w:numPr>
        <w:spacing w:line="360" w:lineRule="auto"/>
        <w:rPr>
          <w:rFonts w:ascii="Calibri" w:hAnsi="Calibri"/>
        </w:rPr>
      </w:pPr>
      <w:r w:rsidRPr="00B73B55">
        <w:rPr>
          <w:rFonts w:ascii="Calibri" w:hAnsi="Calibri"/>
        </w:rPr>
        <w:t xml:space="preserve">Define a clear question and approach to answering it </w:t>
      </w:r>
    </w:p>
    <w:p w14:paraId="1E096D7C" w14:textId="079A30B7" w:rsidR="00B73B55" w:rsidRPr="00B73B55" w:rsidRDefault="00B73B55" w:rsidP="002B6FF9">
      <w:pPr>
        <w:pStyle w:val="CCISNormal"/>
        <w:numPr>
          <w:ilvl w:val="0"/>
          <w:numId w:val="35"/>
        </w:numPr>
        <w:spacing w:line="360" w:lineRule="auto"/>
        <w:rPr>
          <w:rFonts w:ascii="Calibri" w:hAnsi="Calibri"/>
        </w:rPr>
      </w:pPr>
      <w:r w:rsidRPr="00B73B55">
        <w:rPr>
          <w:rFonts w:ascii="Calibri" w:hAnsi="Calibri"/>
        </w:rPr>
        <w:t>Highlight its originality and/or</w:t>
      </w:r>
      <w:r w:rsidR="00A00BA3">
        <w:rPr>
          <w:rFonts w:ascii="Tahoma" w:hAnsi="Tahoma" w:cs="Tahoma"/>
        </w:rPr>
        <w:t xml:space="preserve"> </w:t>
      </w:r>
      <w:r w:rsidRPr="00B73B55">
        <w:rPr>
          <w:rFonts w:ascii="Calibri" w:hAnsi="Calibri"/>
        </w:rPr>
        <w:t xml:space="preserve">significance </w:t>
      </w:r>
    </w:p>
    <w:p w14:paraId="6AB9E5A4" w14:textId="77777777" w:rsidR="00B73B55" w:rsidRPr="00B73B55" w:rsidRDefault="00B73B55" w:rsidP="002B6FF9">
      <w:pPr>
        <w:pStyle w:val="CCISNormal"/>
        <w:numPr>
          <w:ilvl w:val="0"/>
          <w:numId w:val="35"/>
        </w:numPr>
        <w:spacing w:line="360" w:lineRule="auto"/>
        <w:rPr>
          <w:rFonts w:ascii="Calibri" w:hAnsi="Calibri"/>
        </w:rPr>
      </w:pPr>
      <w:r w:rsidRPr="00B73B55">
        <w:rPr>
          <w:rFonts w:ascii="Calibri" w:hAnsi="Calibri"/>
        </w:rPr>
        <w:t xml:space="preserve">Explain how it adds to, develops (or challenges) existing literature in the field </w:t>
      </w:r>
    </w:p>
    <w:p w14:paraId="78ABBC3C" w14:textId="5BB1C0E9" w:rsidR="00B73B55" w:rsidRPr="00B73B55" w:rsidRDefault="00B73B55" w:rsidP="002B6FF9">
      <w:pPr>
        <w:pStyle w:val="CCISNormal"/>
        <w:numPr>
          <w:ilvl w:val="0"/>
          <w:numId w:val="35"/>
        </w:numPr>
        <w:spacing w:line="360" w:lineRule="auto"/>
        <w:rPr>
          <w:rFonts w:ascii="Calibri" w:hAnsi="Calibri"/>
        </w:rPr>
      </w:pPr>
      <w:r w:rsidRPr="00B73B55">
        <w:rPr>
          <w:rFonts w:ascii="Calibri" w:hAnsi="Calibri"/>
        </w:rPr>
        <w:t xml:space="preserve">Persuade readers of the importance of the work. </w:t>
      </w:r>
    </w:p>
    <w:p w14:paraId="6F614D12" w14:textId="0ED9953D" w:rsidR="00B73B55" w:rsidRDefault="00B73B55" w:rsidP="001377B8">
      <w:pPr>
        <w:pStyle w:val="CCISNormal"/>
        <w:spacing w:line="360" w:lineRule="auto"/>
        <w:rPr>
          <w:rFonts w:ascii="Calibri" w:hAnsi="Calibri"/>
        </w:rPr>
      </w:pPr>
      <w:r w:rsidRPr="00B73B55">
        <w:rPr>
          <w:rFonts w:ascii="Calibri" w:hAnsi="Calibri"/>
        </w:rPr>
        <w:t xml:space="preserve">The introduction of the research </w:t>
      </w:r>
      <w:r w:rsidR="001377B8">
        <w:rPr>
          <w:rFonts w:ascii="Calibri" w:hAnsi="Calibri"/>
        </w:rPr>
        <w:t>thesis</w:t>
      </w:r>
      <w:r w:rsidRPr="00B73B55">
        <w:rPr>
          <w:rFonts w:ascii="Calibri" w:hAnsi="Calibri"/>
        </w:rPr>
        <w:t xml:space="preserve"> should aim to catch the reader’s interest and should be written in a style that can be understood easily by any reader with a general computing science background. It gives an overview of the research project you propose and explains the background of the project, focusing briefly on the major issues of its knowledge domain. It then proceeds with the presentation of the research focus, which can take the form of a hypothesis, a research question, a project statement, or a goal statement. </w:t>
      </w:r>
    </w:p>
    <w:p w14:paraId="011A7444" w14:textId="6CAC0952" w:rsidR="007E1E83" w:rsidRDefault="00B627D5" w:rsidP="00B73B55">
      <w:pPr>
        <w:pStyle w:val="Heading2"/>
      </w:pPr>
      <w:bookmarkStart w:id="27" w:name="_Toc51864197"/>
      <w:r>
        <w:t>Motivation</w:t>
      </w:r>
      <w:bookmarkEnd w:id="27"/>
    </w:p>
    <w:p w14:paraId="1EEE8C25" w14:textId="69A03FE2" w:rsidR="00B627D5" w:rsidRPr="00B627D5" w:rsidRDefault="00B627D5" w:rsidP="00B627D5">
      <w:r>
        <w:t>In this section you should write about the major motivations of your research.</w:t>
      </w:r>
    </w:p>
    <w:p w14:paraId="5952B4C8" w14:textId="617F8E67" w:rsidR="00B73B55" w:rsidRDefault="00B73B55" w:rsidP="00B73B55">
      <w:pPr>
        <w:pStyle w:val="Heading2"/>
      </w:pPr>
      <w:bookmarkStart w:id="28" w:name="_Toc51864198"/>
      <w:r>
        <w:t>Problem Statement</w:t>
      </w:r>
      <w:bookmarkEnd w:id="28"/>
    </w:p>
    <w:p w14:paraId="007B7AC8" w14:textId="77777777" w:rsidR="00B73B55" w:rsidRPr="00B73B55" w:rsidRDefault="00B73B55" w:rsidP="002B6FF9">
      <w:pPr>
        <w:pStyle w:val="CCISNormal"/>
        <w:spacing w:line="360" w:lineRule="auto"/>
        <w:rPr>
          <w:rFonts w:ascii="Calibri" w:hAnsi="Calibri"/>
        </w:rPr>
      </w:pPr>
      <w:r w:rsidRPr="00B73B55">
        <w:rPr>
          <w:rFonts w:ascii="Calibri" w:hAnsi="Calibri"/>
        </w:rPr>
        <w:t>In this section you should provide a research statement that captures both the essence of the project and its delimiting boundaries (scope). Hence it should be followed by a clarification of the extent to which you expect its outcomes to represent an advance in the knowledge domain you have described.</w:t>
      </w:r>
      <w:r w:rsidRPr="00B73B55">
        <w:rPr>
          <w:rFonts w:ascii="Calibri" w:hAnsi="Calibri"/>
          <w:rtl/>
        </w:rPr>
        <w:t xml:space="preserve"> </w:t>
      </w:r>
      <w:r w:rsidRPr="00B73B55">
        <w:rPr>
          <w:rFonts w:ascii="Calibri" w:hAnsi="Calibri"/>
        </w:rPr>
        <w:t xml:space="preserve">This section states the problem that you are exploring. The research statement is specific, concise, and clear. Answer the question: “What is the gap that needs to be filled?” and/or “What is the problem that needs to be </w:t>
      </w:r>
      <w:r w:rsidRPr="00B73B55">
        <w:rPr>
          <w:rFonts w:ascii="Calibri" w:hAnsi="Calibri"/>
        </w:rPr>
        <w:lastRenderedPageBreak/>
        <w:t>solved?” State the problem clearly early in a paragraph. Limit the variables you address in stating your problem. Consider framing the problem as a question. You will probably need to address questions such as;</w:t>
      </w:r>
    </w:p>
    <w:p w14:paraId="1C22021B" w14:textId="77777777" w:rsidR="00B73B55" w:rsidRPr="00B73B55" w:rsidRDefault="00B73B55" w:rsidP="002B6FF9">
      <w:pPr>
        <w:pStyle w:val="CCISNormal"/>
        <w:numPr>
          <w:ilvl w:val="0"/>
          <w:numId w:val="36"/>
        </w:numPr>
        <w:spacing w:line="360" w:lineRule="auto"/>
        <w:rPr>
          <w:rFonts w:ascii="Calibri" w:hAnsi="Calibri"/>
        </w:rPr>
      </w:pPr>
      <w:r w:rsidRPr="00B73B55">
        <w:rPr>
          <w:rFonts w:ascii="Calibri" w:hAnsi="Calibri"/>
        </w:rPr>
        <w:t>What is the specified aspect in the defined area (you provided the area in the research problem section) in which you will be working?</w:t>
      </w:r>
    </w:p>
    <w:p w14:paraId="5FB7892B" w14:textId="77777777" w:rsidR="00B73B55" w:rsidRPr="00B73B55" w:rsidRDefault="00B73B55" w:rsidP="002B6FF9">
      <w:pPr>
        <w:pStyle w:val="CCISNormal"/>
        <w:numPr>
          <w:ilvl w:val="0"/>
          <w:numId w:val="36"/>
        </w:numPr>
        <w:spacing w:line="360" w:lineRule="auto"/>
        <w:rPr>
          <w:rFonts w:ascii="Calibri" w:hAnsi="Calibri"/>
        </w:rPr>
      </w:pPr>
      <w:r w:rsidRPr="00B73B55">
        <w:rPr>
          <w:rFonts w:ascii="Calibri" w:hAnsi="Calibri"/>
        </w:rPr>
        <w:t>What is the shortcoming in the defined area or gap in this defined area that you would like to address</w:t>
      </w:r>
    </w:p>
    <w:p w14:paraId="154ECD2D" w14:textId="514654D7" w:rsidR="00FF235E" w:rsidRDefault="00B67AB8" w:rsidP="00B73B55">
      <w:pPr>
        <w:pStyle w:val="Heading2"/>
      </w:pPr>
      <w:bookmarkStart w:id="29" w:name="_Toc51864199"/>
      <w:r>
        <w:t xml:space="preserve">Research </w:t>
      </w:r>
      <w:r w:rsidR="00FF235E">
        <w:t>Objectives</w:t>
      </w:r>
      <w:bookmarkEnd w:id="29"/>
      <w:r w:rsidR="00FF235E">
        <w:t xml:space="preserve"> </w:t>
      </w:r>
    </w:p>
    <w:p w14:paraId="0E8DAA45" w14:textId="77777777" w:rsidR="002B6FF9" w:rsidRPr="002B6FF9" w:rsidRDefault="002B6FF9" w:rsidP="002B6FF9">
      <w:pPr>
        <w:pStyle w:val="CCISNormal"/>
        <w:spacing w:line="360" w:lineRule="auto"/>
        <w:rPr>
          <w:rFonts w:ascii="Calibri" w:hAnsi="Calibri"/>
        </w:rPr>
      </w:pPr>
      <w:r w:rsidRPr="002B6FF9">
        <w:rPr>
          <w:rFonts w:ascii="Calibri" w:hAnsi="Calibri"/>
        </w:rPr>
        <w:t xml:space="preserve">Next, you have to describe the research goal(s) as it relates to solving the uncertainty or question you are interested in. It should explicitly hint towards the contribution you want to make with the intended study. You will elaborate on the scientific contribution made in a later section. </w:t>
      </w:r>
      <w:r w:rsidRPr="002B6FF9">
        <w:rPr>
          <w:rStyle w:val="Strong"/>
          <w:rFonts w:ascii="Calibri" w:eastAsia="Times New Roman" w:hAnsi="Calibri" w:cs="Times New Roman"/>
        </w:rPr>
        <w:t>Goal</w:t>
      </w:r>
      <w:r w:rsidRPr="002B6FF9">
        <w:rPr>
          <w:rFonts w:ascii="Calibri" w:eastAsia="Times New Roman" w:hAnsi="Calibri" w:cs="Times New Roman"/>
        </w:rPr>
        <w:t xml:space="preserve"> describes what you want to achieve. </w:t>
      </w:r>
      <w:r w:rsidRPr="002B6FF9">
        <w:rPr>
          <w:rStyle w:val="Strong"/>
          <w:rFonts w:ascii="Calibri" w:eastAsia="Times New Roman" w:hAnsi="Calibri" w:cs="Times New Roman"/>
        </w:rPr>
        <w:t>Objectives</w:t>
      </w:r>
      <w:r w:rsidRPr="002B6FF9">
        <w:rPr>
          <w:rFonts w:ascii="Calibri" w:eastAsia="Times New Roman" w:hAnsi="Calibri" w:cs="Times New Roman"/>
        </w:rPr>
        <w:t xml:space="preserve"> describe </w:t>
      </w:r>
      <w:r w:rsidRPr="002B6FF9">
        <w:rPr>
          <w:rStyle w:val="Strong"/>
          <w:rFonts w:ascii="Calibri" w:eastAsia="Times New Roman" w:hAnsi="Calibri" w:cs="Times New Roman"/>
        </w:rPr>
        <w:t xml:space="preserve">how </w:t>
      </w:r>
      <w:r w:rsidRPr="002B6FF9">
        <w:rPr>
          <w:rFonts w:ascii="Calibri" w:eastAsia="Times New Roman" w:hAnsi="Calibri" w:cs="Times New Roman"/>
        </w:rPr>
        <w:t>you are going to achieve the goal(s).</w:t>
      </w:r>
    </w:p>
    <w:p w14:paraId="6BC9E079" w14:textId="77777777" w:rsidR="002B6FF9" w:rsidRPr="002B6FF9" w:rsidRDefault="002B6FF9" w:rsidP="002B6FF9">
      <w:pPr>
        <w:jc w:val="both"/>
      </w:pPr>
      <w:r w:rsidRPr="002B6FF9">
        <w:t>Objectives should be S.M.A.R.T.:</w:t>
      </w:r>
    </w:p>
    <w:p w14:paraId="3AB55FC5" w14:textId="77777777" w:rsidR="002B6FF9" w:rsidRPr="002B6FF9" w:rsidRDefault="002B6FF9" w:rsidP="002B6FF9">
      <w:pPr>
        <w:numPr>
          <w:ilvl w:val="0"/>
          <w:numId w:val="37"/>
        </w:numPr>
        <w:spacing w:before="100" w:beforeAutospacing="1" w:after="100" w:afterAutospacing="1"/>
        <w:jc w:val="both"/>
        <w:rPr>
          <w:rFonts w:eastAsia="Times New Roman" w:cs="Arial"/>
        </w:rPr>
      </w:pPr>
      <w:r w:rsidRPr="002B6FF9">
        <w:rPr>
          <w:rFonts w:eastAsia="Times New Roman" w:cs="Arial"/>
          <w:b/>
          <w:bCs/>
        </w:rPr>
        <w:t>Specific</w:t>
      </w:r>
      <w:r w:rsidRPr="002B6FF9">
        <w:rPr>
          <w:rFonts w:eastAsia="Times New Roman" w:cs="Arial"/>
        </w:rPr>
        <w:t xml:space="preserve"> – be precise about what you are going to do</w:t>
      </w:r>
    </w:p>
    <w:p w14:paraId="5B27CBED" w14:textId="77777777" w:rsidR="002B6FF9" w:rsidRPr="002B6FF9" w:rsidRDefault="002B6FF9" w:rsidP="002B6FF9">
      <w:pPr>
        <w:numPr>
          <w:ilvl w:val="0"/>
          <w:numId w:val="37"/>
        </w:numPr>
        <w:spacing w:before="100" w:beforeAutospacing="1" w:after="100" w:afterAutospacing="1"/>
        <w:jc w:val="both"/>
        <w:rPr>
          <w:rFonts w:eastAsia="Times New Roman" w:cs="Arial"/>
        </w:rPr>
      </w:pPr>
      <w:r w:rsidRPr="002B6FF9">
        <w:rPr>
          <w:rFonts w:eastAsia="Times New Roman" w:cs="Arial"/>
          <w:b/>
          <w:bCs/>
        </w:rPr>
        <w:t>Measureable</w:t>
      </w:r>
      <w:r w:rsidRPr="002B6FF9">
        <w:rPr>
          <w:rFonts w:eastAsia="Times New Roman" w:cs="Arial"/>
        </w:rPr>
        <w:t xml:space="preserve"> – specify an indicator for success,  so that you will know when you have reached your goal</w:t>
      </w:r>
    </w:p>
    <w:p w14:paraId="20C72841" w14:textId="77777777" w:rsidR="002B6FF9" w:rsidRPr="002B6FF9" w:rsidRDefault="002B6FF9" w:rsidP="002B6FF9">
      <w:pPr>
        <w:numPr>
          <w:ilvl w:val="0"/>
          <w:numId w:val="37"/>
        </w:numPr>
        <w:spacing w:before="100" w:beforeAutospacing="1" w:after="100" w:afterAutospacing="1"/>
        <w:jc w:val="both"/>
        <w:rPr>
          <w:rFonts w:eastAsia="Times New Roman" w:cs="Arial"/>
        </w:rPr>
      </w:pPr>
      <w:r w:rsidRPr="002B6FF9">
        <w:rPr>
          <w:rFonts w:eastAsia="Times New Roman" w:cs="Arial"/>
          <w:b/>
          <w:bCs/>
        </w:rPr>
        <w:t>Achievable</w:t>
      </w:r>
      <w:r w:rsidRPr="002B6FF9">
        <w:rPr>
          <w:rFonts w:eastAsia="Times New Roman" w:cs="Arial"/>
        </w:rPr>
        <w:t xml:space="preserve"> –a less ambitious but completed objective is better than an over-ambitious one that you cannot possible achieve.</w:t>
      </w:r>
    </w:p>
    <w:p w14:paraId="13600156" w14:textId="77777777" w:rsidR="002B6FF9" w:rsidRPr="002B6FF9" w:rsidRDefault="002B6FF9" w:rsidP="002B6FF9">
      <w:pPr>
        <w:numPr>
          <w:ilvl w:val="0"/>
          <w:numId w:val="37"/>
        </w:numPr>
        <w:spacing w:before="100" w:beforeAutospacing="1" w:after="100" w:afterAutospacing="1"/>
        <w:jc w:val="both"/>
        <w:rPr>
          <w:rFonts w:eastAsia="Times New Roman" w:cs="Arial"/>
        </w:rPr>
      </w:pPr>
      <w:r w:rsidRPr="002B6FF9">
        <w:rPr>
          <w:rFonts w:eastAsia="Times New Roman" w:cs="Arial"/>
          <w:b/>
          <w:bCs/>
        </w:rPr>
        <w:t>Realistic</w:t>
      </w:r>
      <w:r w:rsidRPr="002B6FF9">
        <w:rPr>
          <w:rFonts w:eastAsia="Times New Roman" w:cs="Arial"/>
        </w:rPr>
        <w:t xml:space="preserve"> – do you have the necessary resources to achieve the objective? </w:t>
      </w:r>
    </w:p>
    <w:p w14:paraId="651FEACD" w14:textId="77777777" w:rsidR="002B6FF9" w:rsidRPr="002B6FF9" w:rsidRDefault="002B6FF9" w:rsidP="002B6FF9">
      <w:pPr>
        <w:numPr>
          <w:ilvl w:val="0"/>
          <w:numId w:val="37"/>
        </w:numPr>
        <w:spacing w:before="100" w:beforeAutospacing="1" w:after="100" w:afterAutospacing="1"/>
        <w:jc w:val="both"/>
        <w:rPr>
          <w:rFonts w:eastAsia="Times New Roman" w:cs="Arial"/>
        </w:rPr>
      </w:pPr>
      <w:r w:rsidRPr="002B6FF9">
        <w:rPr>
          <w:rFonts w:eastAsia="Times New Roman" w:cs="Arial"/>
          <w:b/>
          <w:bCs/>
        </w:rPr>
        <w:t>Time constrained</w:t>
      </w:r>
      <w:r w:rsidRPr="002B6FF9">
        <w:rPr>
          <w:rFonts w:eastAsia="Times New Roman" w:cs="Arial"/>
        </w:rPr>
        <w:t xml:space="preserve"> – determine when each stage needs to be completed. </w:t>
      </w:r>
    </w:p>
    <w:p w14:paraId="147F9AE9" w14:textId="77777777" w:rsidR="002B6FF9" w:rsidRPr="002B6FF9" w:rsidRDefault="002B6FF9" w:rsidP="002B6FF9">
      <w:pPr>
        <w:pStyle w:val="CCISNormal"/>
        <w:spacing w:line="360" w:lineRule="auto"/>
        <w:rPr>
          <w:rFonts w:ascii="Calibri" w:hAnsi="Calibri"/>
        </w:rPr>
      </w:pPr>
      <w:r w:rsidRPr="002B6FF9">
        <w:rPr>
          <w:rFonts w:ascii="Calibri" w:hAnsi="Calibri"/>
        </w:rPr>
        <w:t>The clarification of the research objectives should relate your research to the work carried out by others. It should explain the measure to which your work develops from their work and the extent to which it diverges from theirs to open up new and yet unexplored avenues. It explains what you plan to do to tackle your research problem, why you plan to do it that way, and how you are going to do it.</w:t>
      </w:r>
    </w:p>
    <w:p w14:paraId="650779DF" w14:textId="4237DCBC" w:rsidR="002B6FF9" w:rsidRDefault="00B627D5" w:rsidP="00B627D5">
      <w:pPr>
        <w:pStyle w:val="Heading2"/>
        <w:ind w:left="578" w:hanging="578"/>
      </w:pPr>
      <w:bookmarkStart w:id="30" w:name="_Toc51864200"/>
      <w:r>
        <w:t>Thesis Contribution to the Field/ Significance and /or I</w:t>
      </w:r>
      <w:r w:rsidR="002B6FF9" w:rsidRPr="002B6FF9">
        <w:t xml:space="preserve">mpact of </w:t>
      </w:r>
      <w:r>
        <w:t>the R</w:t>
      </w:r>
      <w:r w:rsidR="002B6FF9" w:rsidRPr="002B6FF9">
        <w:t>esearch</w:t>
      </w:r>
      <w:bookmarkEnd w:id="30"/>
    </w:p>
    <w:p w14:paraId="6B1D1DF7" w14:textId="72F51F31" w:rsidR="002B6FF9" w:rsidRDefault="002B6FF9" w:rsidP="008A06A2">
      <w:pPr>
        <w:jc w:val="both"/>
      </w:pPr>
      <w:r>
        <w:t xml:space="preserve">You will need to explain the research significance, and locate it within the relevant literature. </w:t>
      </w:r>
      <w:r w:rsidRPr="002F55F4">
        <w:t xml:space="preserve">A convincing statement is required as to why your topic </w:t>
      </w:r>
      <w:r>
        <w:t xml:space="preserve">is worth </w:t>
      </w:r>
      <w:r w:rsidRPr="002F55F4">
        <w:t xml:space="preserve">scientific </w:t>
      </w:r>
      <w:r w:rsidRPr="002F55F4">
        <w:lastRenderedPageBreak/>
        <w:t>research, i.e. how it will contribute to and enrich the academic knowledge. Thi</w:t>
      </w:r>
      <w:r>
        <w:t xml:space="preserve">s contribution results from </w:t>
      </w:r>
      <w:r w:rsidRPr="002F55F4">
        <w:t>your research activities, which are conducted to discover new information, as well as to expand and verify existing knowledge.</w:t>
      </w:r>
      <w:r>
        <w:t xml:space="preserve"> You need to provide </w:t>
      </w:r>
      <w:r w:rsidRPr="00940E12">
        <w:t>indication of how you feel your research can make an original contribution, how it may fill gaps in existing work and how it may extend understanding of particular topics</w:t>
      </w:r>
      <w:r>
        <w:t xml:space="preserve"> </w:t>
      </w:r>
      <w:r w:rsidRPr="00940E12">
        <w:t>in your particular subject area</w:t>
      </w:r>
      <w:r>
        <w:t>.</w:t>
      </w:r>
    </w:p>
    <w:p w14:paraId="3A7B9E31" w14:textId="77777777" w:rsidR="00B627D5" w:rsidRDefault="002B6FF9" w:rsidP="002B6FF9">
      <w:pPr>
        <w:jc w:val="both"/>
      </w:pPr>
      <w:r>
        <w:t xml:space="preserve">The working paper by </w:t>
      </w:r>
      <w:proofErr w:type="spellStart"/>
      <w:r>
        <w:t>Dr.</w:t>
      </w:r>
      <w:proofErr w:type="spellEnd"/>
      <w:r>
        <w:t xml:space="preserve"> John Morrison </w:t>
      </w:r>
      <w:r>
        <w:fldChar w:fldCharType="begin" w:fldLock="1"/>
      </w:r>
      <w:r>
        <w:instrText>ADDIN CSL_CITATION {"citationItems":[{"id":"ITEM-1","itemData":{"abstract":"It is an undisputed fact that the great business schools of the world are those institutions that not only transmit knowledge, but also create knowledge through academic research and disseminate the newly acquired knowledge to their stakeholders. A working paper series is one way of disseminating knowledge at an early stage of inception and of providing a test-bed for new ideas, work in progress or simply academic debate which has not yet reached full maturity. It is a means of allowing stakeholders to keep their 'fingers on the pulse' of current academic activity in an academic institution. I trust that this new initiative of Professor Hein Oosthuizen, head of the Doctoral Programme at the USB, will receive the support that it deserves as a showcase of the intellectual debate in the School and that stakeholders will not only benefit from the debate, but will become active participants in progressive business thinking. ACKNOWLEDGEMENT The culmination of research into an acceptable PhD dissertation is the all-encompassing consideration for the student. However, this outcome can only be reached after a long and often thankless research journey. This journey in itself is very lonely and the researcher continuously struggles by him-or herself to ensure that the research process will eventually make a contribution to the particular scientific field being explored. With this uncertainty in mind, together with the non-specific nature of the term 'contribution', one of the USB's PhD registrants, John Morrison, set himself the task to seek some clarity on the issue. His endeavour resulted in this working paper. We thank John for his effort and trust that this paper will act as a guide for others seeking the satisfaction of 'making a contribution'.","author":[{"dropping-particle":"","family":"Morrison","given":"JM","non-dropping-particle":"","parse-names":false,"suffix":""}],"container-title":"Working paper","id":"ITEM-1","issue":"1","issued":{"date-parts":[["2003"]]},"title":"A contribution to scientific knowledge","type":"article-journal"},"uris":["http://www.mendeley.com/documents/?uuid=abcd7365-f4b4-3728-9e74-e0a5e402c7cc"]}],"mendeley":{"formattedCitation":"[1]","plainTextFormattedCitation":"[1]","previouslyFormattedCitation":"[1]"},"properties":{"noteIndex":0},"schema":"https://github.com/citation-style-language/schema/raw/master/csl-citation.json"}</w:instrText>
      </w:r>
      <w:r>
        <w:fldChar w:fldCharType="separate"/>
      </w:r>
      <w:r w:rsidRPr="002B6FF9">
        <w:rPr>
          <w:noProof/>
        </w:rPr>
        <w:t>[1]</w:t>
      </w:r>
      <w:r>
        <w:fldChar w:fldCharType="end"/>
      </w:r>
      <w:r>
        <w:t xml:space="preserve"> is a good resource for helping you understand what constitutes a contribution. </w:t>
      </w:r>
    </w:p>
    <w:p w14:paraId="57137F5F" w14:textId="4A4D45AD" w:rsidR="002B6FF9" w:rsidRPr="002F55F4" w:rsidRDefault="00B627D5" w:rsidP="00B627D5">
      <w:pPr>
        <w:jc w:val="both"/>
      </w:pPr>
      <w:r w:rsidRPr="002B6FF9">
        <w:t xml:space="preserve">You should </w:t>
      </w:r>
      <w:r>
        <w:t xml:space="preserve">also </w:t>
      </w:r>
      <w:r w:rsidRPr="002B6FF9">
        <w:t>relate the research to the existing specialties in the department in which you are studying and understanding of computing within your specific discipline (department specialty)</w:t>
      </w:r>
      <w:r w:rsidR="002B6FF9">
        <w:t xml:space="preserve"> </w:t>
      </w:r>
    </w:p>
    <w:p w14:paraId="6EEB14D7" w14:textId="4A797BA6" w:rsidR="006109C7" w:rsidRDefault="00482434" w:rsidP="00B627D5">
      <w:pPr>
        <w:pStyle w:val="Heading2"/>
      </w:pPr>
      <w:bookmarkStart w:id="31" w:name="_Toc528695524"/>
      <w:bookmarkStart w:id="32" w:name="_Toc51864201"/>
      <w:r>
        <w:t xml:space="preserve">Thesis </w:t>
      </w:r>
      <w:bookmarkEnd w:id="31"/>
      <w:r w:rsidR="00B627D5">
        <w:t>Outline</w:t>
      </w:r>
      <w:bookmarkEnd w:id="32"/>
    </w:p>
    <w:p w14:paraId="1BCFE445" w14:textId="4240D37A" w:rsidR="00482434" w:rsidRPr="00482434" w:rsidRDefault="00C00D09" w:rsidP="00C00D09">
      <w:pPr>
        <w:sectPr w:rsidR="00482434" w:rsidRPr="00482434" w:rsidSect="00005462">
          <w:headerReference w:type="default" r:id="rId27"/>
          <w:pgSz w:w="11906" w:h="16838"/>
          <w:pgMar w:top="1134" w:right="1134" w:bottom="1134" w:left="2268" w:header="709" w:footer="709" w:gutter="0"/>
          <w:pgNumType w:start="1"/>
          <w:cols w:space="720"/>
        </w:sectPr>
      </w:pPr>
      <w:r>
        <w:t>Let the reader know how the thesis is presented</w:t>
      </w:r>
      <w:r w:rsidR="004D7481">
        <w:t>.</w:t>
      </w:r>
      <w:r>
        <w:t xml:space="preserve"> </w:t>
      </w:r>
      <w:r w:rsidR="00AF3F05">
        <w:t>It might be appropriate to provide a 1-2 sentence description of each chapter.</w:t>
      </w:r>
    </w:p>
    <w:p w14:paraId="4B8B6887" w14:textId="50E62870" w:rsidR="006109C7" w:rsidRPr="006109C7" w:rsidRDefault="00B627D5" w:rsidP="00801ADF">
      <w:pPr>
        <w:pStyle w:val="Heading1"/>
      </w:pPr>
      <w:bookmarkStart w:id="33" w:name="_Toc528695525"/>
      <w:bookmarkStart w:id="34" w:name="_Toc51864202"/>
      <w:r>
        <w:lastRenderedPageBreak/>
        <w:t>Literature R</w:t>
      </w:r>
      <w:r w:rsidR="006109C7" w:rsidRPr="006109C7">
        <w:t>eview</w:t>
      </w:r>
      <w:bookmarkEnd w:id="33"/>
      <w:bookmarkEnd w:id="34"/>
    </w:p>
    <w:p w14:paraId="32A6118D" w14:textId="0618BF37" w:rsidR="00B35E77" w:rsidRDefault="006109C7" w:rsidP="004D4F6D">
      <w:pPr>
        <w:pStyle w:val="Heading2"/>
      </w:pPr>
      <w:bookmarkStart w:id="35" w:name="_Toc528695526"/>
      <w:bookmarkStart w:id="36" w:name="_Toc51864203"/>
      <w:r w:rsidRPr="006109C7">
        <w:t>Introduction</w:t>
      </w:r>
      <w:bookmarkEnd w:id="35"/>
      <w:bookmarkEnd w:id="36"/>
    </w:p>
    <w:p w14:paraId="19A7DA25" w14:textId="5F01AAFC" w:rsidR="00AF3F05" w:rsidRDefault="00AF3F05" w:rsidP="002B6FF9">
      <w:pPr>
        <w:jc w:val="both"/>
      </w:pPr>
      <w:r>
        <w:t>Introduction to the literature review as a whole</w:t>
      </w:r>
      <w:r w:rsidR="002B6FF9">
        <w:t>.</w:t>
      </w:r>
    </w:p>
    <w:p w14:paraId="7C018D7C" w14:textId="4EB2BC2E" w:rsidR="002B6FF9" w:rsidRPr="0052174A" w:rsidRDefault="002B6FF9" w:rsidP="002B6FF9">
      <w:pPr>
        <w:jc w:val="both"/>
      </w:pPr>
      <w:r w:rsidRPr="00B44AB1">
        <w:t>The Literature Review serves</w:t>
      </w:r>
      <w:r>
        <w:t xml:space="preserve"> several purposes</w:t>
      </w:r>
      <w:r w:rsidRPr="00B44AB1">
        <w:t>. First of all, it demonstrates that you have built a solid knowledge of the field where the research is taking place, that you are familiar with the main issues at stake, and that you have critically identified and evaluated the key literature</w:t>
      </w:r>
      <w:r w:rsidR="00464CD2">
        <w:t xml:space="preserve"> </w:t>
      </w:r>
      <w:r w:rsidR="00464CD2">
        <w:fldChar w:fldCharType="begin" w:fldLock="1"/>
      </w:r>
      <w:r w:rsidR="00464CD2">
        <w:instrText>ADDIN CSL_CITATION {"citationItems":[{"id":"ITEM-1","itemData":{"DOI":"10.3390/app9214656","ISSN":"2076-3417","abstract":"&lt;p&gt;This work presents a deep learning method for scene description. (1) Background: This method is part of a larger system, called BlindSys, that assists the visually impaired in an indoor environment. The method detects the presence of certain objects, regardless of their position in the scene. This problem is also known as image multi-labeling. (2) Methods: Our proposed deep learning solution is based on a light-weight pre-trained CNN called SqueezeNet. We improved the SqueezeNet architecture by resetting the last convolutional layer to free weights, replacing its activation function from a rectified linear unit (ReLU) to a LeakyReLU, and adding a BatchNormalization layer thereafter. We also replaced the activation functions at the output layer from softmax to linear functions. These adjustments make up the main contributions in this work. (3) Results: The proposed solution is tested on four image multi-labeling datasets representing different indoor environments. It has achieved results better than state-of-the-art solutions both in terms of accuracy and processing time. (4) Conclusions: The proposed deep CNN is an effective solution for predicting the presence of objects in a scene and can be successfully used as a module within BlindSys.&lt;/p&gt;","author":[{"dropping-particle":"","family":"Alhichri","given":"Haikel","non-dropping-particle":"","parse-names":false,"suffix":""},{"dropping-particle":"","family":"Bazi","given":"Yakoub","non-dropping-particle":"","parse-names":false,"suffix":""},{"dropping-particle":"","family":"Alajlan","given":"Naif","non-dropping-particle":"","parse-names":false,"suffix":""},{"dropping-particle":"","family":"Jdira","given":"Bilel","non-dropping-particle":"Bin","parse-names":false,"suffix":""}],"container-title":"Applied Sciences","id":"ITEM-1","issue":"21","issued":{"date-parts":[["2019","11","1"]]},"page":"4656","publisher":"MDPI AG","title":"Helping the Visually Impaired See via Image Multi-labeling Based on SqueezeNet CNN","type":"article-journal","volume":"9"},"uris":["http://www.mendeley.com/documents/?uuid=d606aa7f-ebf4-39e0-8915-f69f6aa66cfd"]},{"id":"ITEM-2","itemData":{"DOI":"10.1155/2018/6257810","abstract":"This paper deals with the problem of the classification of large-scale very high-resolution (VHR) remote sensing (RS) images in a semisupervised scenario, where we have a limited training set (less than ten training samples per class). Typical pixel-based classification methods are unfeasible for large-scale VHR images. Thus, as a practical and efficient solution, we propose to subdivide the large image into a grid of tiles and then classify the tiles instead of classifying pixels. Our proposed method uses the power of a pretrained convolutional neural network (CNN) to first extract descriptive features from each tile. Next, a neural network classifier (composed of 2 fully connected layers) is trained in a semisupervised fashion and used to classify all remaining tiles in the image. This basically presents a coarse classification of the image, which is sufficient for many RS application. The second contribution deals with the employment of the semisupervised learning to improve the classification accuracy. We present a novel semisupervised approach which exploits both the spectral and spatial relationships embedded in the remaining unlabelled tiles. In particular, we embed a spectral graph Laplacian in the hidden layer of the neural network. In addition, we apply regularization of the output labels using a spatial graph Laplacian and the random Walker algorithm. Experimental results obtained by testing the method on two large-scale images acquired by the IKONOS2 sensor reveal promising capabilities of this method in terms of classification accuracy even with less than ten training samples per class.","author":[{"dropping-particle":"","family":"Alhichri","given":"Haikel","non-dropping-particle":"","parse-names":false,"suffix":""},{"dropping-particle":"","family":"Othman","given":"Essam","non-dropping-particle":"","parse-names":false,"suffix":""},{"dropping-particle":"","family":"Zuair","given":"Mansour","non-dropping-particle":"","parse-names":false,"suffix":""},{"dropping-particle":"","family":"Ammour","given":"Nassim","non-dropping-particle":"","parse-names":false,"suffix":""},{"dropping-particle":"","family":"Bazi","given":"Yakoub","non-dropping-particle":"","parse-names":false,"suffix":""}],"container-title":"Journal of Sensors","id":"ITEM-2","issue":"Systems and Sensors in Geoscience Applications","issued":{"date-parts":[["2018"]]},"page":"1687-725X","title":"Tile-Based Semisupervised Classification of Large-Scale VHR Remote Sensing Images","type":"article-journal","volume":"2018"},"uris":["http://www.mendeley.com/documents/?uuid=5e1e738d-7057-32b6-9aae-68eae07e97b1"]},{"id":"ITEM-3","itemData":{"DOI":"DOI 10.1007/s13369-014-1037-3","ISBN":"1319-8025","ISSN":"1319-8025","abstract":"During the past few years, cluster ensemble methods have been introduced in the area of pattern recognition as a more accurate alternative to individual clustering algorithms as they can provide novel, robust, and stable solutions. The development of these methods is mainly motivated by the success of the combination of supervised classifiers also known as classifier ensemble. In this paper, we propose a novel ensemble method for the classification of hyperspectral images based on Fuzzy c-means (FCM) and Markov random field (MRF) theory. Firstly, in order to construct the ensemble of clustering maps, which call here \"partitions\", we run the FCM algorithm several times with different initializations and different subsets of features (spectral bands) selected randomly from the high-dimensional input feature vector characterizing the hyperspectral image. Secondly, since there is no-ground truth information, the class labels contained in each generated partition are symbolic, meaning that the same class of pixels can be labeled with different labels in different partitions of the ensemble. Therefore, an optimal relabeling of the ensemble with respect to a representative partition determined on the basis of the maximum entropy principle is made via a pairwise relabeling procedure. Finally, in the last step, the relabeled partitions are fused by means of an MRF method. The latter exploits two kinds of sources of contextual information: spatial and inter-partition contextual information. During the optimization process, the contributions of the different partitions are controlled through mutual information weights.","author":[{"dropping-particle":"","family":"Alhichri","given":"H","non-dropping-particle":"","parse-names":false,"suffix":""},{"dropping-particle":"","family":"Ammour","given":"N","non-dropping-particle":"","parse-names":false,"suffix":""},{"dropping-particle":"","family":"Alajlan","given":"N","non-dropping-particle":"","parse-names":false,"suffix":""},{"dropping-particle":"","family":"Bazi","given":"Y","non-dropping-particle":"","parse-names":false,"suffix":""}],"container-title":"Arabian Journal for Science and Engineering","id":"ITEM-3","issue":"5","issued":{"date-parts":[["2014"]]},"page":"3747-3757","title":"Clustering of Hyperspectral Images with an Ensemble Method Based on Fuzzy C-Means and Markov Random Fields","type":"article-journal","volume":"39"},"uris":["http://www.mendeley.com/documents/?uuid=98cdd38b-27cd-494f-9f88-67ee491fc047"]}],"mendeley":{"formattedCitation":"[2]–[4]","plainTextFormattedCitation":"[2]–[4]"},"properties":{"noteIndex":0},"schema":"https://github.com/citation-style-language/schema/raw/master/csl-citation.json"}</w:instrText>
      </w:r>
      <w:r w:rsidR="00464CD2">
        <w:fldChar w:fldCharType="separate"/>
      </w:r>
      <w:r w:rsidR="00464CD2" w:rsidRPr="00464CD2">
        <w:rPr>
          <w:noProof/>
        </w:rPr>
        <w:t>[2]–[4]</w:t>
      </w:r>
      <w:r w:rsidR="00464CD2">
        <w:fldChar w:fldCharType="end"/>
      </w:r>
      <w:r w:rsidRPr="00B44AB1">
        <w:t xml:space="preserve">. On the other hand, it shows that you have created an innovative and coherent view integrating and synthesizing the main aspects of the field, so that you can now put into perspective the new direction that you propose to explore. It should be accompanied by comprehensive references, which you list at the end of the </w:t>
      </w:r>
      <w:r w:rsidR="001377B8">
        <w:t>thesis</w:t>
      </w:r>
      <w:r w:rsidRPr="00B44AB1">
        <w:t xml:space="preserve">. </w:t>
      </w:r>
      <w:r w:rsidR="001377B8">
        <w:t>The number of references may vary depending on the subject but in general it should be no less than 70 references for M.Sc. and 100 references for a Ph.D.</w:t>
      </w:r>
    </w:p>
    <w:p w14:paraId="629DB6CB" w14:textId="77777777" w:rsidR="002B6FF9" w:rsidRPr="002B6FF9" w:rsidRDefault="002B6FF9" w:rsidP="002B6FF9">
      <w:pPr>
        <w:jc w:val="both"/>
      </w:pPr>
      <w:r w:rsidRPr="002F55F4">
        <w:t xml:space="preserve">In this section you should demonstrate that you are </w:t>
      </w:r>
      <w:r w:rsidRPr="002B6FF9">
        <w:t xml:space="preserve">aware </w:t>
      </w:r>
      <w:r>
        <w:t xml:space="preserve">of </w:t>
      </w:r>
      <w:r w:rsidRPr="002F55F4">
        <w:t xml:space="preserve">the issues raised in related literature. You should provide a description of recent academic research in your chosen </w:t>
      </w:r>
      <w:r>
        <w:t xml:space="preserve">focus area; </w:t>
      </w:r>
      <w:r w:rsidRPr="002B6FF9">
        <w:t>including the below parts:</w:t>
      </w:r>
    </w:p>
    <w:p w14:paraId="577A878D" w14:textId="77777777" w:rsidR="002B6FF9" w:rsidRPr="002B6FF9" w:rsidRDefault="002B6FF9" w:rsidP="002B6FF9">
      <w:pPr>
        <w:pStyle w:val="CCISNormal"/>
        <w:numPr>
          <w:ilvl w:val="0"/>
          <w:numId w:val="38"/>
        </w:numPr>
        <w:ind w:left="426"/>
        <w:rPr>
          <w:rFonts w:ascii="Calibri" w:hAnsi="Calibri"/>
        </w:rPr>
      </w:pPr>
      <w:r w:rsidRPr="002B6FF9">
        <w:rPr>
          <w:rFonts w:ascii="Calibri" w:hAnsi="Calibri"/>
        </w:rPr>
        <w:t xml:space="preserve">How other scholars have written about your topic: include the list of references to key texts and recently published articles should be made to convince that you appreciate their integrative relevance to your research area. </w:t>
      </w:r>
    </w:p>
    <w:p w14:paraId="12AF0517" w14:textId="77777777" w:rsidR="002B6FF9" w:rsidRPr="002B6FF9" w:rsidRDefault="002B6FF9" w:rsidP="002B6FF9">
      <w:pPr>
        <w:pStyle w:val="CCISNormal"/>
        <w:numPr>
          <w:ilvl w:val="0"/>
          <w:numId w:val="38"/>
        </w:numPr>
        <w:ind w:left="426"/>
        <w:rPr>
          <w:rFonts w:ascii="Calibri" w:hAnsi="Calibri"/>
        </w:rPr>
      </w:pPr>
      <w:r w:rsidRPr="002B6FF9">
        <w:rPr>
          <w:rFonts w:ascii="Calibri" w:hAnsi="Calibri"/>
        </w:rPr>
        <w:t xml:space="preserve">The range of methods/ theories used to scrutinize, analyze and or test data: </w:t>
      </w:r>
      <w:r w:rsidRPr="002B6FF9">
        <w:rPr>
          <w:rFonts w:ascii="Calibri" w:hAnsi="Calibri"/>
          <w:i/>
          <w:iCs/>
        </w:rPr>
        <w:t>List the best methodologies and research techniques for your particular topic.</w:t>
      </w:r>
      <w:r w:rsidRPr="002B6FF9">
        <w:rPr>
          <w:rFonts w:ascii="Calibri" w:hAnsi="Calibri"/>
        </w:rPr>
        <w:t xml:space="preserve"> Justifies methodological choices. </w:t>
      </w:r>
    </w:p>
    <w:p w14:paraId="5F63072A" w14:textId="77777777" w:rsidR="002B6FF9" w:rsidRPr="002B6FF9" w:rsidRDefault="002B6FF9" w:rsidP="002B6FF9">
      <w:pPr>
        <w:pStyle w:val="CCISNormal"/>
        <w:numPr>
          <w:ilvl w:val="0"/>
          <w:numId w:val="38"/>
        </w:numPr>
        <w:ind w:left="426"/>
        <w:rPr>
          <w:rFonts w:ascii="Calibri" w:hAnsi="Calibri"/>
        </w:rPr>
      </w:pPr>
      <w:r w:rsidRPr="002B6FF9">
        <w:rPr>
          <w:rFonts w:ascii="Calibri" w:hAnsi="Calibri"/>
        </w:rPr>
        <w:t>How other scholars connect their specific research topics to larger issues, questions, or practices within the field.</w:t>
      </w:r>
    </w:p>
    <w:p w14:paraId="7516BEDB" w14:textId="77777777" w:rsidR="002B6FF9" w:rsidRPr="002B6FF9" w:rsidRDefault="002B6FF9" w:rsidP="002B6FF9">
      <w:pPr>
        <w:pStyle w:val="CCISNormal"/>
        <w:numPr>
          <w:ilvl w:val="0"/>
          <w:numId w:val="38"/>
        </w:numPr>
        <w:ind w:left="426"/>
        <w:rPr>
          <w:rFonts w:ascii="Calibri" w:hAnsi="Calibri"/>
        </w:rPr>
      </w:pPr>
      <w:r w:rsidRPr="002B6FF9">
        <w:rPr>
          <w:rFonts w:ascii="Calibri" w:hAnsi="Calibri"/>
        </w:rPr>
        <w:t>Identify potential gaps in knowledge: illustrates the uniqueness, importance of and need for your particular project.</w:t>
      </w:r>
    </w:p>
    <w:p w14:paraId="04A4C748" w14:textId="77777777" w:rsidR="002B6FF9" w:rsidRPr="002B6FF9" w:rsidRDefault="002B6FF9" w:rsidP="002B6FF9">
      <w:pPr>
        <w:pStyle w:val="CCISNormal"/>
        <w:numPr>
          <w:ilvl w:val="0"/>
          <w:numId w:val="38"/>
        </w:numPr>
        <w:ind w:left="426"/>
        <w:rPr>
          <w:rFonts w:ascii="Calibri" w:hAnsi="Calibri"/>
        </w:rPr>
      </w:pPr>
      <w:r w:rsidRPr="002B6FF9">
        <w:rPr>
          <w:rFonts w:ascii="Calibri" w:hAnsi="Calibri"/>
        </w:rPr>
        <w:t>Establish a need for current and/or future research projects.</w:t>
      </w:r>
    </w:p>
    <w:p w14:paraId="689CCF2C" w14:textId="77777777" w:rsidR="002B6FF9" w:rsidRPr="00AF3F05" w:rsidRDefault="002B6FF9" w:rsidP="00AF3F05"/>
    <w:p w14:paraId="5010C8AA" w14:textId="703E5E8B" w:rsidR="00B26B66" w:rsidRDefault="00B627D5" w:rsidP="00B26B66">
      <w:pPr>
        <w:pStyle w:val="Heading2"/>
      </w:pPr>
      <w:bookmarkStart w:id="37" w:name="_Toc51864204"/>
      <w:r>
        <w:t>Next S</w:t>
      </w:r>
      <w:r w:rsidR="00AF3F05">
        <w:t>ection</w:t>
      </w:r>
      <w:bookmarkEnd w:id="37"/>
    </w:p>
    <w:p w14:paraId="2EEF0A36" w14:textId="29BC1B60" w:rsidR="00B26B66" w:rsidRDefault="00AF3F05" w:rsidP="00AF3F05">
      <w:r>
        <w:t>Quick introduction to contents of section</w:t>
      </w:r>
    </w:p>
    <w:p w14:paraId="2367750A" w14:textId="33057556" w:rsidR="00557ACF" w:rsidRDefault="00AF3F05" w:rsidP="00557ACF">
      <w:pPr>
        <w:pStyle w:val="Heading3"/>
      </w:pPr>
      <w:bookmarkStart w:id="38" w:name="_Ref528563821"/>
      <w:bookmarkStart w:id="39" w:name="_Toc528695528"/>
      <w:bookmarkStart w:id="40" w:name="_Toc51864205"/>
      <w:r>
        <w:t>Sub-sectio</w:t>
      </w:r>
      <w:r w:rsidR="00782D62">
        <w:t>n</w:t>
      </w:r>
      <w:bookmarkEnd w:id="38"/>
      <w:bookmarkEnd w:id="39"/>
      <w:bookmarkEnd w:id="40"/>
    </w:p>
    <w:p w14:paraId="14EFEC43" w14:textId="77777777" w:rsidR="00AF3F05" w:rsidRPr="00AF3F05" w:rsidRDefault="00AF3F05" w:rsidP="00AF3F05"/>
    <w:p w14:paraId="2DF0A1F4" w14:textId="288357E7" w:rsidR="00AF3F05" w:rsidRDefault="00AF3F05" w:rsidP="00AF3F05">
      <w:pPr>
        <w:pStyle w:val="Heading4"/>
      </w:pPr>
      <w:r>
        <w:lastRenderedPageBreak/>
        <w:t>Maybe another sub-section</w:t>
      </w:r>
    </w:p>
    <w:p w14:paraId="534789B3" w14:textId="2F397A54" w:rsidR="00AF3F05" w:rsidRDefault="00AF3F05" w:rsidP="00AF3F05">
      <w:r>
        <w:t>But don’t get too deep into subsequent sections. Think carefully about how far into sub-sections you need to go.</w:t>
      </w:r>
    </w:p>
    <w:p w14:paraId="5E86A77C" w14:textId="3163D8BF" w:rsidR="00AF3F05" w:rsidRPr="00AF3F05" w:rsidRDefault="00AF3F05" w:rsidP="00AF3F05">
      <w:r>
        <w:t>Before moving onto the next section, give a quick review and a teaser of what’s to come. Think of this as a form of navigation for the reader.</w:t>
      </w:r>
    </w:p>
    <w:p w14:paraId="52423468" w14:textId="252F7AD8" w:rsidR="00B26B66" w:rsidRDefault="00B627D5" w:rsidP="00B26B66">
      <w:pPr>
        <w:pStyle w:val="Heading2"/>
      </w:pPr>
      <w:bookmarkStart w:id="41" w:name="_Toc51864206"/>
      <w:r>
        <w:t>Another S</w:t>
      </w:r>
      <w:r w:rsidR="00AF3F05">
        <w:t>ection</w:t>
      </w:r>
      <w:bookmarkEnd w:id="41"/>
    </w:p>
    <w:p w14:paraId="21D9F438" w14:textId="14A40E35" w:rsidR="00AF3F05" w:rsidRDefault="00AF3F05" w:rsidP="00AF3F05">
      <w:r>
        <w:t>Introduce each new section to the reader, then use more sub-sections as required.</w:t>
      </w:r>
    </w:p>
    <w:p w14:paraId="3C8C7C42" w14:textId="1D670137" w:rsidR="00AF3F05" w:rsidRDefault="00B627D5" w:rsidP="00AF3F05">
      <w:pPr>
        <w:pStyle w:val="Heading3"/>
      </w:pPr>
      <w:bookmarkStart w:id="42" w:name="_Toc51864207"/>
      <w:r>
        <w:t>Possible Sections or S</w:t>
      </w:r>
      <w:r w:rsidR="00AF3F05">
        <w:t>ub-sections</w:t>
      </w:r>
      <w:bookmarkEnd w:id="42"/>
    </w:p>
    <w:p w14:paraId="39D5044D" w14:textId="6008285B" w:rsidR="00AF3F05" w:rsidRDefault="00AF3F05" w:rsidP="00AF3F05">
      <w:r>
        <w:t>Depending on your discipline, some possible sections in this chapter might include:</w:t>
      </w:r>
    </w:p>
    <w:p w14:paraId="1803ACC8" w14:textId="4B9B84DF" w:rsidR="00AF3F05" w:rsidRDefault="00AF3F05" w:rsidP="00AF3F05">
      <w:pPr>
        <w:pStyle w:val="ListParagraph"/>
        <w:numPr>
          <w:ilvl w:val="0"/>
          <w:numId w:val="29"/>
        </w:numPr>
      </w:pPr>
      <w:r>
        <w:t>Theoretical framework</w:t>
      </w:r>
    </w:p>
    <w:p w14:paraId="13790703" w14:textId="5C4721C6" w:rsidR="00AF3F05" w:rsidRDefault="00AF3F05" w:rsidP="00AF3F05">
      <w:pPr>
        <w:pStyle w:val="ListParagraph"/>
        <w:numPr>
          <w:ilvl w:val="0"/>
          <w:numId w:val="29"/>
        </w:numPr>
      </w:pPr>
      <w:r>
        <w:t>Gaps in the literature</w:t>
      </w:r>
    </w:p>
    <w:p w14:paraId="280E673E" w14:textId="04B0DD34" w:rsidR="00AF3F05" w:rsidRDefault="00AF3F05" w:rsidP="00AF3F05">
      <w:pPr>
        <w:pStyle w:val="ListParagraph"/>
        <w:numPr>
          <w:ilvl w:val="0"/>
          <w:numId w:val="29"/>
        </w:numPr>
      </w:pPr>
      <w:r>
        <w:t>The research questions</w:t>
      </w:r>
    </w:p>
    <w:p w14:paraId="1022D408" w14:textId="60EE3061" w:rsidR="00AF3F05" w:rsidRPr="00AF3F05" w:rsidRDefault="00AF3F05" w:rsidP="00AF3F05">
      <w:pPr>
        <w:pStyle w:val="ListParagraph"/>
        <w:numPr>
          <w:ilvl w:val="0"/>
          <w:numId w:val="29"/>
        </w:numPr>
      </w:pPr>
      <w:r>
        <w:t>Opportunities for contributions to knowledge</w:t>
      </w:r>
    </w:p>
    <w:p w14:paraId="38BBABDB" w14:textId="13D42C86" w:rsidR="00782D62" w:rsidRDefault="00782D62" w:rsidP="008D34A9">
      <w:pPr>
        <w:pStyle w:val="Heading2"/>
      </w:pPr>
      <w:bookmarkStart w:id="43" w:name="_Toc51864208"/>
      <w:r>
        <w:t>Conclusion</w:t>
      </w:r>
      <w:r w:rsidR="00B627D5">
        <w:t xml:space="preserve"> to This C</w:t>
      </w:r>
      <w:r w:rsidR="00AF3F05">
        <w:t>hapter</w:t>
      </w:r>
      <w:bookmarkEnd w:id="43"/>
    </w:p>
    <w:p w14:paraId="71406585" w14:textId="01087566" w:rsidR="00B35E77" w:rsidRPr="0096668A" w:rsidRDefault="00AF3F05" w:rsidP="0096668A">
      <w:pPr>
        <w:sectPr w:rsidR="00B35E77" w:rsidRPr="0096668A" w:rsidSect="00005462">
          <w:headerReference w:type="default" r:id="rId28"/>
          <w:pgSz w:w="11906" w:h="16838"/>
          <w:pgMar w:top="1134" w:right="1134" w:bottom="1134" w:left="2268" w:header="709" w:footer="709" w:gutter="0"/>
          <w:cols w:space="720"/>
        </w:sectPr>
      </w:pPr>
      <w:r>
        <w:t>Give the reader a reminder of the key points for this chapter</w:t>
      </w:r>
      <w:r w:rsidR="00B35E77" w:rsidRPr="00AC3BE6">
        <w:rPr>
          <w:bCs/>
          <w:color w:val="000000"/>
        </w:rPr>
        <w:t>.</w:t>
      </w:r>
      <w:r>
        <w:rPr>
          <w:bCs/>
          <w:color w:val="000000"/>
        </w:rPr>
        <w:t xml:space="preserve"> Then, tell them what follows in the next chapter.</w:t>
      </w:r>
      <w:r w:rsidR="00B35E77" w:rsidRPr="00AC3BE6">
        <w:rPr>
          <w:bCs/>
          <w:color w:val="000000"/>
        </w:rPr>
        <w:t xml:space="preserve"> </w:t>
      </w:r>
    </w:p>
    <w:p w14:paraId="12BCC9CD" w14:textId="22665D18" w:rsidR="006109C7" w:rsidRPr="006109C7" w:rsidRDefault="006109C7" w:rsidP="00801ADF">
      <w:pPr>
        <w:pStyle w:val="Heading1"/>
      </w:pPr>
      <w:bookmarkStart w:id="44" w:name="_Toc51864209"/>
      <w:r w:rsidRPr="006109C7">
        <w:lastRenderedPageBreak/>
        <w:t>Methodology</w:t>
      </w:r>
      <w:r w:rsidR="00B67AB8">
        <w:t xml:space="preserve"> 1</w:t>
      </w:r>
      <w:bookmarkEnd w:id="44"/>
    </w:p>
    <w:p w14:paraId="6F967DC2" w14:textId="3EF24100" w:rsidR="006109C7" w:rsidRDefault="006109C7" w:rsidP="00B77C79">
      <w:pPr>
        <w:pStyle w:val="Heading2"/>
      </w:pPr>
      <w:bookmarkStart w:id="45" w:name="_Toc51864210"/>
      <w:r w:rsidRPr="006109C7">
        <w:t>Introduction</w:t>
      </w:r>
      <w:bookmarkEnd w:id="45"/>
    </w:p>
    <w:p w14:paraId="6CA06510" w14:textId="569A43B3" w:rsidR="002F1150" w:rsidRDefault="00A21CA0" w:rsidP="00A21CA0">
      <w:r>
        <w:t>Introduction to methods chapter</w:t>
      </w:r>
    </w:p>
    <w:p w14:paraId="525BBBD4" w14:textId="77777777" w:rsidR="00847944" w:rsidRDefault="00847944" w:rsidP="00847944">
      <w:r>
        <w:t>Think about research design.</w:t>
      </w:r>
    </w:p>
    <w:p w14:paraId="24419ABF" w14:textId="77777777" w:rsidR="00847944" w:rsidRDefault="00847944" w:rsidP="00847944">
      <w:pPr>
        <w:pStyle w:val="ListParagraph"/>
        <w:numPr>
          <w:ilvl w:val="0"/>
          <w:numId w:val="30"/>
        </w:numPr>
      </w:pPr>
      <w:r>
        <w:t>It’s about the rigour!</w:t>
      </w:r>
    </w:p>
    <w:p w14:paraId="03DA45FE" w14:textId="77777777" w:rsidR="00847944" w:rsidRDefault="00847944" w:rsidP="00847944">
      <w:pPr>
        <w:pStyle w:val="ListParagraph"/>
        <w:numPr>
          <w:ilvl w:val="0"/>
          <w:numId w:val="30"/>
        </w:numPr>
      </w:pPr>
      <w:r>
        <w:t>Ethics and reasoning</w:t>
      </w:r>
    </w:p>
    <w:p w14:paraId="67BBC204" w14:textId="77777777" w:rsidR="00847944" w:rsidRDefault="00847944" w:rsidP="00847944">
      <w:pPr>
        <w:pStyle w:val="ListParagraph"/>
        <w:numPr>
          <w:ilvl w:val="0"/>
          <w:numId w:val="30"/>
        </w:numPr>
      </w:pPr>
      <w:r>
        <w:t>Talk about WHY you did or did not do something</w:t>
      </w:r>
    </w:p>
    <w:p w14:paraId="290EFBC1" w14:textId="77777777" w:rsidR="00847944" w:rsidRDefault="00847944" w:rsidP="00847944">
      <w:r>
        <w:t>Justification, justification, justification!!</w:t>
      </w:r>
    </w:p>
    <w:p w14:paraId="488CF479" w14:textId="3A8CF88D" w:rsidR="00847944" w:rsidRDefault="00847944" w:rsidP="00847944">
      <w:r>
        <w:tab/>
        <w:t>This is key to everything. Justify what/why you did or did not do what you did.</w:t>
      </w:r>
    </w:p>
    <w:p w14:paraId="5995A989" w14:textId="560B02B0" w:rsidR="00B73B55" w:rsidRDefault="00B627D5" w:rsidP="00B73B55">
      <w:pPr>
        <w:pStyle w:val="Heading2"/>
      </w:pPr>
      <w:bookmarkStart w:id="46" w:name="_Toc51864211"/>
      <w:r>
        <w:t>Section Header about Q</w:t>
      </w:r>
      <w:r w:rsidR="00B73B55">
        <w:t>uotations</w:t>
      </w:r>
      <w:bookmarkEnd w:id="46"/>
    </w:p>
    <w:p w14:paraId="5D95C58F" w14:textId="77777777" w:rsidR="00B73B55" w:rsidRDefault="00B73B55" w:rsidP="00B73B55">
      <w:r>
        <w:t xml:space="preserve">You must use quotation marks and parenthetical references to indicate words that are not your own. Put quotation marks around short quotes. Put long quotes in separate single-spaced paragraphs, indented up to 1 inch from the left margin (these are called block quotations). Kate </w:t>
      </w:r>
      <w:proofErr w:type="spellStart"/>
      <w:r>
        <w:t>Turabian</w:t>
      </w:r>
      <w:proofErr w:type="spellEnd"/>
      <w:r>
        <w:t>, editor of official publications and dissertation secretary at the University of Chicago for over 25 years, distinguishes short and long quotes as follows:</w:t>
      </w:r>
    </w:p>
    <w:p w14:paraId="55C8E227" w14:textId="1E735BF0" w:rsidR="00B73B55" w:rsidRPr="00344BDF" w:rsidRDefault="00B73B55" w:rsidP="00B73B55">
      <w:pPr>
        <w:spacing w:line="240" w:lineRule="auto"/>
        <w:ind w:left="720"/>
        <w:rPr>
          <w:color w:val="FF0000"/>
        </w:rPr>
      </w:pPr>
      <w:r>
        <w:t>Short, direct prose quotations should be incorporated into the text of the paper and enclosed in double quotation marks: “One small step for man; one giant leap for mankind.” But in general a prose quotation of two or more sentences which at the same time runs to four or more lines of text in a paper should be set off from the text and indented in its entirety…</w:t>
      </w:r>
      <w:r>
        <w:fldChar w:fldCharType="begin" w:fldLock="1"/>
      </w:r>
      <w:r w:rsidR="00464CD2">
        <w:instrText>ADDIN CSL_CITATION {"citationItems":[{"id":"ITEM-1","itemData":{"DOI":"10.2307/2281411","ISSN":"01621459","abstract":"Dewey, Bellow, Strauss, Friedman--the University of Chicago has been the home of some of the most important thinkers of the modern age. But perhaps no name has been spoken with more respect than Turabian.  The dissertation secretary at Chicago for decades, Kate L. Turabian literally wrote the book on the successful completion and submission of the student paper. Her Manual for Writers of Research Papers, Theses, and Dissertations, created from her years of experience with research projects across all fields, has sold more than seven million copies since it was first published in 1937.  Now, with this seventh edition, \"Turabian's Manual\" has undergone its most extensive revision, ensuring that it will remain the most valuable handbook for writers at every level--from first-year undergraduates, to dissertation writers apprehensively submitting final manuscripts, to senior scholars who may be old hands at research and writing but less familiar with new media citation styles. Gregory G. Colomb, Joseph M. Williams, and the late Wayne C. Booth--the gifted team behind The Craft of Research--and the University of Chicago Press Editorial Staff combined their wide-ranging expertise to remake this classic resource. They preserve Turabian's clear and practical advice while fully embracing the new modes of research, writing, and source citation brought about by the age of the Internet. CN  - LB2369 .T8 2007","author":[{"dropping-particle":"","family":"Turabian","given":"Kate L","non-dropping-particle":"","parse-names":false,"suffix":""}],"container-title":"Chicago guides to writing, editing, and publishing","id":"ITEM-1","issued":{"date-parts":[["2007"]]},"title":"A manual for writers of research papers, theses, and dissertations: Chicago style for students and researchers","type":"book"},"uris":["http://www.mendeley.com/documents/?uuid=169b064c-4e94-35bf-bf46-75e9061e424d"]}],"mendeley":{"formattedCitation":"[5]","plainTextFormattedCitation":"[5]","previouslyFormattedCitation":"[2]"},"properties":{"noteIndex":0},"schema":"https://github.com/citation-style-language/schema/raw/master/csl-citation.json"}</w:instrText>
      </w:r>
      <w:r>
        <w:fldChar w:fldCharType="separate"/>
      </w:r>
      <w:r w:rsidR="00464CD2" w:rsidRPr="00464CD2">
        <w:rPr>
          <w:noProof/>
        </w:rPr>
        <w:t>[5]</w:t>
      </w:r>
      <w:r>
        <w:fldChar w:fldCharType="end"/>
      </w:r>
      <w:r>
        <w:t xml:space="preserve"> </w:t>
      </w:r>
    </w:p>
    <w:p w14:paraId="60520209" w14:textId="59DEC745" w:rsidR="006109C7" w:rsidRDefault="00B627D5" w:rsidP="00B77C79">
      <w:pPr>
        <w:pStyle w:val="Heading2"/>
      </w:pPr>
      <w:bookmarkStart w:id="47" w:name="_Toc51864212"/>
      <w:r>
        <w:t>Section H</w:t>
      </w:r>
      <w:r w:rsidR="00A21CA0">
        <w:t>eader</w:t>
      </w:r>
      <w:r>
        <w:t xml:space="preserve"> a</w:t>
      </w:r>
      <w:r w:rsidR="00B67AB8">
        <w:t>bout Figures</w:t>
      </w:r>
      <w:bookmarkEnd w:id="47"/>
    </w:p>
    <w:p w14:paraId="51C1DD46" w14:textId="67646C85" w:rsidR="002A76BB" w:rsidRDefault="00B73B55" w:rsidP="00B73B55">
      <w:r>
        <w:t>Figure</w:t>
      </w:r>
      <w:r w:rsidR="00D21464">
        <w:t>s</w:t>
      </w:r>
      <w:r>
        <w:t xml:space="preserve"> should be </w:t>
      </w:r>
      <w:proofErr w:type="spellStart"/>
      <w:r>
        <w:t>inline</w:t>
      </w:r>
      <w:proofErr w:type="spellEnd"/>
      <w:r>
        <w:t xml:space="preserve"> with text and figure numbers should be includes the current chapter plus a sequence number. </w:t>
      </w:r>
      <w:r w:rsidR="00E10DEE">
        <w:t xml:space="preserve">Copy this </w:t>
      </w:r>
      <w:r>
        <w:t>Figure</w:t>
      </w:r>
      <w:r w:rsidR="00E10DEE">
        <w:t xml:space="preserve"> to other places and modify the </w:t>
      </w:r>
      <w:r>
        <w:t>figures</w:t>
      </w:r>
      <w:r w:rsidR="00E10DEE">
        <w:t xml:space="preserve"> </w:t>
      </w:r>
      <w:r>
        <w:t>as well as the caption</w:t>
      </w:r>
      <w:r w:rsidR="00E10DEE">
        <w:t>.</w:t>
      </w:r>
      <w:r>
        <w:t xml:space="preserve"> The figure number will update automatically. If it does not, you can right click on the figure number and select “update”.</w:t>
      </w:r>
    </w:p>
    <w:p w14:paraId="43C1CA77" w14:textId="77777777" w:rsidR="00B73B55" w:rsidRDefault="00B73B55" w:rsidP="00B73B55"/>
    <w:p w14:paraId="7C810EF8" w14:textId="77777777" w:rsidR="00B73B55" w:rsidRDefault="00B73B55" w:rsidP="00B73B55">
      <w:pPr>
        <w:jc w:val="center"/>
      </w:pPr>
      <w:r>
        <w:rPr>
          <w:noProof/>
          <w:lang w:val="en-US"/>
        </w:rPr>
        <w:lastRenderedPageBreak/>
        <w:drawing>
          <wp:inline distT="0" distB="0" distL="0" distR="0" wp14:anchorId="677FA937" wp14:editId="278B9B18">
            <wp:extent cx="2427689" cy="16192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8994078_20728817a0_o.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34604" cy="1623862"/>
                    </a:xfrm>
                    <a:prstGeom prst="rect">
                      <a:avLst/>
                    </a:prstGeom>
                  </pic:spPr>
                </pic:pic>
              </a:graphicData>
            </a:graphic>
          </wp:inline>
        </w:drawing>
      </w:r>
    </w:p>
    <w:p w14:paraId="7E2834D4" w14:textId="43B70BB2" w:rsidR="00B73B55" w:rsidRPr="00D967EB" w:rsidRDefault="00B73B55" w:rsidP="0030349B">
      <w:pPr>
        <w:pStyle w:val="Caption"/>
        <w:jc w:val="center"/>
        <w:rPr>
          <w:b w:val="0"/>
          <w:bCs/>
        </w:rPr>
      </w:pPr>
      <w:bookmarkStart w:id="48" w:name="_Toc50572452"/>
      <w:r w:rsidRPr="00AE2A13">
        <w:t xml:space="preserve">Figure </w:t>
      </w:r>
      <w:r w:rsidRPr="00AE2A13">
        <w:fldChar w:fldCharType="begin"/>
      </w:r>
      <w:r w:rsidRPr="00AE2A13">
        <w:instrText xml:space="preserve"> STYLEREF 1 \s </w:instrText>
      </w:r>
      <w:r w:rsidRPr="00AE2A13">
        <w:fldChar w:fldCharType="separate"/>
      </w:r>
      <w:r w:rsidRPr="00AE2A13">
        <w:rPr>
          <w:rFonts w:hint="cs"/>
          <w:cs/>
        </w:rPr>
        <w:t>‎</w:t>
      </w:r>
      <w:r w:rsidRPr="00AE2A13">
        <w:fldChar w:fldCharType="end"/>
      </w:r>
      <w:r w:rsidR="0030349B">
        <w:t>3</w:t>
      </w:r>
      <w:r w:rsidRPr="00AE2A13">
        <w:t>.</w:t>
      </w:r>
      <w:r w:rsidRPr="00AE2A13">
        <w:fldChar w:fldCharType="begin"/>
      </w:r>
      <w:r w:rsidRPr="00AE2A13">
        <w:instrText xml:space="preserve"> SEQ Figure \* ARABIC \s 1 </w:instrText>
      </w:r>
      <w:r w:rsidRPr="00AE2A13">
        <w:fldChar w:fldCharType="separate"/>
      </w:r>
      <w:r w:rsidRPr="00AE2A13">
        <w:t>1</w:t>
      </w:r>
      <w:r w:rsidRPr="00AE2A13">
        <w:fldChar w:fldCharType="end"/>
      </w:r>
      <w:r>
        <w:t xml:space="preserve"> </w:t>
      </w:r>
      <w:r w:rsidRPr="00D967EB">
        <w:rPr>
          <w:b w:val="0"/>
          <w:bCs/>
        </w:rPr>
        <w:t>You can left justify your figures.</w:t>
      </w:r>
      <w:bookmarkEnd w:id="48"/>
    </w:p>
    <w:p w14:paraId="1AC34361" w14:textId="41964D1D" w:rsidR="00B73B55" w:rsidRDefault="00B73B55" w:rsidP="00B73B55"/>
    <w:p w14:paraId="3E191F03" w14:textId="76EFEE18" w:rsidR="00B73B55" w:rsidRDefault="00B73B55" w:rsidP="00D21464">
      <w:r>
        <w:t xml:space="preserve">Figures with multiple subfigures should be put in a table with hidden borders. Use the same numbering style for that includes the current chapter plus a sequence number. Make sure to </w:t>
      </w:r>
      <w:proofErr w:type="spellStart"/>
      <w:r w:rsidR="00D21464">
        <w:t>center</w:t>
      </w:r>
      <w:proofErr w:type="spellEnd"/>
      <w:r>
        <w:t xml:space="preserve"> all cells in the table and also to hide the table borders.</w:t>
      </w:r>
    </w:p>
    <w:p w14:paraId="69B39DF4" w14:textId="77777777" w:rsidR="00B73B55" w:rsidRDefault="00B73B55" w:rsidP="00B73B55"/>
    <w:tbl>
      <w:tblPr>
        <w:tblStyle w:val="TableGrid"/>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4247"/>
        <w:gridCol w:w="4247"/>
      </w:tblGrid>
      <w:tr w:rsidR="00E10DEE" w14:paraId="20E9FB6D" w14:textId="77777777" w:rsidTr="00222B62">
        <w:tc>
          <w:tcPr>
            <w:tcW w:w="4247" w:type="dxa"/>
            <w:vAlign w:val="center"/>
          </w:tcPr>
          <w:p w14:paraId="766C82E7" w14:textId="4B27B13F" w:rsidR="00E10DEE" w:rsidRDefault="00E10DEE" w:rsidP="00E10DEE">
            <w:pPr>
              <w:jc w:val="center"/>
            </w:pPr>
            <w:r>
              <w:rPr>
                <w:noProof/>
                <w:lang w:val="en-US"/>
              </w:rPr>
              <w:drawing>
                <wp:inline distT="0" distB="0" distL="0" distR="0" wp14:anchorId="4CC79255" wp14:editId="1F45958E">
                  <wp:extent cx="2206817" cy="147193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8994078_20728817a0_o.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15360" cy="1477628"/>
                          </a:xfrm>
                          <a:prstGeom prst="rect">
                            <a:avLst/>
                          </a:prstGeom>
                        </pic:spPr>
                      </pic:pic>
                    </a:graphicData>
                  </a:graphic>
                </wp:inline>
              </w:drawing>
            </w:r>
          </w:p>
        </w:tc>
        <w:tc>
          <w:tcPr>
            <w:tcW w:w="4247" w:type="dxa"/>
            <w:vAlign w:val="center"/>
          </w:tcPr>
          <w:p w14:paraId="3BE6D0EE" w14:textId="1D89CBF8" w:rsidR="00E10DEE" w:rsidRDefault="00E10DEE" w:rsidP="00E10DEE">
            <w:pPr>
              <w:jc w:val="center"/>
            </w:pPr>
            <w:r>
              <w:rPr>
                <w:noProof/>
                <w:lang w:val="en-US"/>
              </w:rPr>
              <w:drawing>
                <wp:inline distT="0" distB="0" distL="0" distR="0" wp14:anchorId="4A629A19" wp14:editId="43BE82FB">
                  <wp:extent cx="2206817" cy="147193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8994078_20728817a0_o.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15360" cy="1477628"/>
                          </a:xfrm>
                          <a:prstGeom prst="rect">
                            <a:avLst/>
                          </a:prstGeom>
                        </pic:spPr>
                      </pic:pic>
                    </a:graphicData>
                  </a:graphic>
                </wp:inline>
              </w:drawing>
            </w:r>
          </w:p>
        </w:tc>
      </w:tr>
      <w:tr w:rsidR="00E10DEE" w14:paraId="6B1AC5C9" w14:textId="77777777" w:rsidTr="00222B62">
        <w:tc>
          <w:tcPr>
            <w:tcW w:w="4247" w:type="dxa"/>
            <w:vAlign w:val="center"/>
          </w:tcPr>
          <w:p w14:paraId="4B5F4A95" w14:textId="4FE3A44D" w:rsidR="00E10DEE" w:rsidRDefault="00E10DEE" w:rsidP="00E10DEE">
            <w:pPr>
              <w:jc w:val="center"/>
            </w:pPr>
            <w:r>
              <w:t>(a)</w:t>
            </w:r>
          </w:p>
        </w:tc>
        <w:tc>
          <w:tcPr>
            <w:tcW w:w="4247" w:type="dxa"/>
            <w:vAlign w:val="center"/>
          </w:tcPr>
          <w:p w14:paraId="21BD02A2" w14:textId="446F8268" w:rsidR="00E10DEE" w:rsidRDefault="00E10DEE" w:rsidP="00E10DEE">
            <w:pPr>
              <w:jc w:val="center"/>
            </w:pPr>
            <w:r>
              <w:t>(b)</w:t>
            </w:r>
          </w:p>
        </w:tc>
      </w:tr>
      <w:tr w:rsidR="00E10DEE" w14:paraId="5C48406E" w14:textId="77777777" w:rsidTr="00222B62">
        <w:tc>
          <w:tcPr>
            <w:tcW w:w="4247" w:type="dxa"/>
            <w:vAlign w:val="center"/>
          </w:tcPr>
          <w:p w14:paraId="7D228E0D" w14:textId="7EE5DF73" w:rsidR="00E10DEE" w:rsidRDefault="00E10DEE" w:rsidP="00E10DEE">
            <w:pPr>
              <w:jc w:val="center"/>
            </w:pPr>
            <w:r>
              <w:rPr>
                <w:noProof/>
                <w:lang w:val="en-US"/>
              </w:rPr>
              <w:drawing>
                <wp:inline distT="0" distB="0" distL="0" distR="0" wp14:anchorId="53BA2A39" wp14:editId="27F2B8D5">
                  <wp:extent cx="2206817" cy="147193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8994078_20728817a0_o.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15360" cy="1477628"/>
                          </a:xfrm>
                          <a:prstGeom prst="rect">
                            <a:avLst/>
                          </a:prstGeom>
                        </pic:spPr>
                      </pic:pic>
                    </a:graphicData>
                  </a:graphic>
                </wp:inline>
              </w:drawing>
            </w:r>
          </w:p>
        </w:tc>
        <w:tc>
          <w:tcPr>
            <w:tcW w:w="4247" w:type="dxa"/>
            <w:vAlign w:val="center"/>
          </w:tcPr>
          <w:p w14:paraId="31B0876D" w14:textId="15AF420D" w:rsidR="00E10DEE" w:rsidRDefault="00E10DEE" w:rsidP="00E10DEE">
            <w:pPr>
              <w:jc w:val="center"/>
            </w:pPr>
            <w:r>
              <w:rPr>
                <w:noProof/>
                <w:lang w:val="en-US"/>
              </w:rPr>
              <w:drawing>
                <wp:inline distT="0" distB="0" distL="0" distR="0" wp14:anchorId="7F85A6DD" wp14:editId="455F6AB0">
                  <wp:extent cx="2206817" cy="147193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8994078_20728817a0_o.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15360" cy="1477628"/>
                          </a:xfrm>
                          <a:prstGeom prst="rect">
                            <a:avLst/>
                          </a:prstGeom>
                        </pic:spPr>
                      </pic:pic>
                    </a:graphicData>
                  </a:graphic>
                </wp:inline>
              </w:drawing>
            </w:r>
          </w:p>
        </w:tc>
      </w:tr>
      <w:tr w:rsidR="00E10DEE" w14:paraId="0366F003" w14:textId="77777777" w:rsidTr="00222B62">
        <w:tc>
          <w:tcPr>
            <w:tcW w:w="4247" w:type="dxa"/>
            <w:vAlign w:val="center"/>
          </w:tcPr>
          <w:p w14:paraId="5ADCA203" w14:textId="59B9A159" w:rsidR="00E10DEE" w:rsidRDefault="00E10DEE" w:rsidP="00E10DEE">
            <w:pPr>
              <w:jc w:val="center"/>
            </w:pPr>
            <w:r>
              <w:t>(c)</w:t>
            </w:r>
          </w:p>
        </w:tc>
        <w:tc>
          <w:tcPr>
            <w:tcW w:w="4247" w:type="dxa"/>
            <w:vAlign w:val="center"/>
          </w:tcPr>
          <w:p w14:paraId="5D403610" w14:textId="52D774C3" w:rsidR="00E10DEE" w:rsidRDefault="00E10DEE" w:rsidP="00E10DEE">
            <w:pPr>
              <w:jc w:val="center"/>
            </w:pPr>
            <w:r>
              <w:t>(d)</w:t>
            </w:r>
          </w:p>
        </w:tc>
      </w:tr>
    </w:tbl>
    <w:p w14:paraId="23B6644C" w14:textId="29873B28" w:rsidR="00B67AB8" w:rsidRPr="00AE2A13" w:rsidRDefault="00B67AB8" w:rsidP="0030349B">
      <w:pPr>
        <w:jc w:val="center"/>
        <w:rPr>
          <w:i/>
          <w:iCs/>
          <w:sz w:val="22"/>
        </w:rPr>
      </w:pPr>
      <w:bookmarkStart w:id="49" w:name="_Toc50572453"/>
      <w:r w:rsidRPr="00AE2A13">
        <w:rPr>
          <w:b/>
          <w:bCs/>
          <w:i/>
          <w:iCs/>
          <w:sz w:val="22"/>
        </w:rPr>
        <w:t xml:space="preserve">Figure </w:t>
      </w:r>
      <w:r w:rsidRPr="00AE2A13">
        <w:rPr>
          <w:b/>
          <w:bCs/>
          <w:i/>
          <w:iCs/>
          <w:sz w:val="22"/>
        </w:rPr>
        <w:fldChar w:fldCharType="begin"/>
      </w:r>
      <w:r w:rsidRPr="00AE2A13">
        <w:rPr>
          <w:b/>
          <w:bCs/>
          <w:i/>
          <w:iCs/>
          <w:sz w:val="22"/>
        </w:rPr>
        <w:instrText xml:space="preserve"> STYLEREF 1 \s </w:instrText>
      </w:r>
      <w:r w:rsidRPr="00AE2A13">
        <w:rPr>
          <w:b/>
          <w:bCs/>
          <w:i/>
          <w:iCs/>
          <w:sz w:val="22"/>
        </w:rPr>
        <w:fldChar w:fldCharType="separate"/>
      </w:r>
      <w:r w:rsidRPr="00AE2A13">
        <w:rPr>
          <w:b/>
          <w:bCs/>
          <w:i/>
          <w:iCs/>
          <w:noProof/>
          <w:sz w:val="22"/>
          <w:cs/>
        </w:rPr>
        <w:t>‎</w:t>
      </w:r>
      <w:r w:rsidRPr="00AE2A13">
        <w:rPr>
          <w:b/>
          <w:bCs/>
          <w:i/>
          <w:iCs/>
          <w:noProof/>
          <w:sz w:val="22"/>
        </w:rPr>
        <w:t>3</w:t>
      </w:r>
      <w:r w:rsidRPr="00AE2A13">
        <w:rPr>
          <w:b/>
          <w:bCs/>
          <w:i/>
          <w:iCs/>
          <w:sz w:val="22"/>
        </w:rPr>
        <w:fldChar w:fldCharType="end"/>
      </w:r>
      <w:r w:rsidRPr="00AE2A13">
        <w:rPr>
          <w:b/>
          <w:bCs/>
          <w:i/>
          <w:iCs/>
          <w:sz w:val="22"/>
        </w:rPr>
        <w:t>.</w:t>
      </w:r>
      <w:r w:rsidR="0030349B">
        <w:rPr>
          <w:b/>
          <w:bCs/>
          <w:i/>
          <w:iCs/>
          <w:sz w:val="22"/>
        </w:rPr>
        <w:t>2</w:t>
      </w:r>
      <w:r w:rsidRPr="00AE2A13">
        <w:rPr>
          <w:i/>
          <w:iCs/>
          <w:sz w:val="22"/>
        </w:rPr>
        <w:t xml:space="preserve"> </w:t>
      </w:r>
      <w:proofErr w:type="gramStart"/>
      <w:r w:rsidRPr="00AE2A13">
        <w:rPr>
          <w:i/>
          <w:iCs/>
          <w:sz w:val="22"/>
        </w:rPr>
        <w:t>You</w:t>
      </w:r>
      <w:proofErr w:type="gramEnd"/>
      <w:r w:rsidRPr="00AE2A13">
        <w:rPr>
          <w:i/>
          <w:iCs/>
          <w:sz w:val="22"/>
        </w:rPr>
        <w:t xml:space="preserve"> </w:t>
      </w:r>
      <w:r w:rsidR="00E10DEE" w:rsidRPr="00AE2A13">
        <w:rPr>
          <w:i/>
          <w:iCs/>
          <w:sz w:val="22"/>
        </w:rPr>
        <w:t>should</w:t>
      </w:r>
      <w:r w:rsidRPr="00AE2A13">
        <w:rPr>
          <w:i/>
          <w:iCs/>
          <w:sz w:val="22"/>
        </w:rPr>
        <w:t xml:space="preserve"> </w:t>
      </w:r>
      <w:r w:rsidR="00E10DEE" w:rsidRPr="00AE2A13">
        <w:rPr>
          <w:i/>
          <w:iCs/>
          <w:sz w:val="22"/>
        </w:rPr>
        <w:t>put a figures with multiple sub-figures in a table (centred). Then describe each part in the caption, (a) This figure talks about this, (b) this figure describes that, (c) this figure explains these, (d) this figure is the ultimate truth.</w:t>
      </w:r>
      <w:bookmarkEnd w:id="49"/>
    </w:p>
    <w:p w14:paraId="747AF7F0" w14:textId="77777777" w:rsidR="00E10DEE" w:rsidRDefault="00E10DEE" w:rsidP="002A76BB"/>
    <w:p w14:paraId="36383EAC" w14:textId="4049C814" w:rsidR="00B67AB8" w:rsidRDefault="00B627D5" w:rsidP="00B67AB8">
      <w:pPr>
        <w:pStyle w:val="Heading2"/>
      </w:pPr>
      <w:bookmarkStart w:id="50" w:name="_Toc51864213"/>
      <w:r>
        <w:lastRenderedPageBreak/>
        <w:t>Section H</w:t>
      </w:r>
      <w:r w:rsidR="00B67AB8">
        <w:t>eader about Tables</w:t>
      </w:r>
      <w:bookmarkEnd w:id="50"/>
    </w:p>
    <w:p w14:paraId="26C91863" w14:textId="475D265E" w:rsidR="00B67AB8" w:rsidRDefault="00E10DEE" w:rsidP="00B67AB8">
      <w:r>
        <w:t>Table captions should be above the table. Avoid using vertical lines as they are not aesthetically pleasing.</w:t>
      </w:r>
    </w:p>
    <w:p w14:paraId="23094A49" w14:textId="306B8544" w:rsidR="00E10DEE" w:rsidRDefault="00D967EB" w:rsidP="00D967EB">
      <w:pPr>
        <w:pStyle w:val="Caption"/>
      </w:pPr>
      <w:bookmarkStart w:id="51" w:name="_Toc50572175"/>
      <w:bookmarkStart w:id="52" w:name="_Toc50572457"/>
      <w:r>
        <w:t xml:space="preserve">Table </w:t>
      </w:r>
      <w:r>
        <w:fldChar w:fldCharType="begin"/>
      </w:r>
      <w:r>
        <w:instrText xml:space="preserve"> STYLEREF 1 \s </w:instrText>
      </w:r>
      <w:r>
        <w:fldChar w:fldCharType="separate"/>
      </w:r>
      <w:r>
        <w:rPr>
          <w:rFonts w:hint="cs"/>
          <w:cs/>
        </w:rPr>
        <w:t>‎</w:t>
      </w:r>
      <w:r>
        <w:t>3</w:t>
      </w:r>
      <w:r>
        <w:fldChar w:fldCharType="end"/>
      </w:r>
      <w:r>
        <w:noBreakHyphen/>
      </w:r>
      <w:r>
        <w:fldChar w:fldCharType="begin"/>
      </w:r>
      <w:r>
        <w:instrText xml:space="preserve"> SEQ Table \* ARABIC \s 1 </w:instrText>
      </w:r>
      <w:r>
        <w:fldChar w:fldCharType="separate"/>
      </w:r>
      <w:r>
        <w:t>1</w:t>
      </w:r>
      <w:r>
        <w:fldChar w:fldCharType="end"/>
      </w:r>
      <w:r>
        <w:t xml:space="preserve">: </w:t>
      </w:r>
      <w:r w:rsidRPr="00D967EB">
        <w:rPr>
          <w:b w:val="0"/>
          <w:bCs/>
        </w:rPr>
        <w:t>This is the table c</w:t>
      </w:r>
      <w:bookmarkStart w:id="53" w:name="_GoBack"/>
      <w:bookmarkEnd w:id="53"/>
      <w:r w:rsidRPr="00D967EB">
        <w:rPr>
          <w:b w:val="0"/>
          <w:bCs/>
        </w:rPr>
        <w:t>aption</w:t>
      </w:r>
      <w:r>
        <w:t>.</w:t>
      </w:r>
      <w:bookmarkEnd w:id="51"/>
      <w:bookmarkEnd w:id="5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31"/>
        <w:gridCol w:w="2831"/>
        <w:gridCol w:w="2832"/>
      </w:tblGrid>
      <w:tr w:rsidR="003873A0" w14:paraId="172BAC3F" w14:textId="77777777" w:rsidTr="003873A0">
        <w:tc>
          <w:tcPr>
            <w:tcW w:w="2831" w:type="dxa"/>
          </w:tcPr>
          <w:p w14:paraId="5CDDBBBF" w14:textId="2FE762D9" w:rsidR="003873A0" w:rsidRDefault="003873A0" w:rsidP="003873A0">
            <w:r w:rsidRPr="00E10DEE">
              <w:rPr>
                <w:b/>
                <w:bCs/>
              </w:rPr>
              <w:t>Lorem ipsum</w:t>
            </w:r>
          </w:p>
        </w:tc>
        <w:tc>
          <w:tcPr>
            <w:tcW w:w="2831" w:type="dxa"/>
          </w:tcPr>
          <w:p w14:paraId="41786F32" w14:textId="5AC7F1C7" w:rsidR="003873A0" w:rsidRDefault="003873A0" w:rsidP="003873A0">
            <w:proofErr w:type="spellStart"/>
            <w:r w:rsidRPr="00E10DEE">
              <w:rPr>
                <w:b/>
                <w:bCs/>
              </w:rPr>
              <w:t>Augue</w:t>
            </w:r>
            <w:proofErr w:type="spellEnd"/>
            <w:r w:rsidRPr="00E10DEE">
              <w:rPr>
                <w:b/>
                <w:bCs/>
              </w:rPr>
              <w:t xml:space="preserve"> </w:t>
            </w:r>
            <w:proofErr w:type="spellStart"/>
            <w:r w:rsidRPr="00E10DEE">
              <w:rPr>
                <w:b/>
                <w:bCs/>
              </w:rPr>
              <w:t>vel</w:t>
            </w:r>
            <w:proofErr w:type="spellEnd"/>
            <w:r w:rsidRPr="00E10DEE">
              <w:rPr>
                <w:b/>
                <w:bCs/>
              </w:rPr>
              <w:t xml:space="preserve"> </w:t>
            </w:r>
            <w:proofErr w:type="spellStart"/>
            <w:r w:rsidRPr="00E10DEE">
              <w:rPr>
                <w:b/>
                <w:bCs/>
              </w:rPr>
              <w:t>tellus</w:t>
            </w:r>
            <w:proofErr w:type="spellEnd"/>
          </w:p>
        </w:tc>
        <w:tc>
          <w:tcPr>
            <w:tcW w:w="2832" w:type="dxa"/>
          </w:tcPr>
          <w:p w14:paraId="444E9EB7" w14:textId="43933C0E" w:rsidR="003873A0" w:rsidRDefault="003873A0" w:rsidP="003873A0">
            <w:proofErr w:type="spellStart"/>
            <w:r w:rsidRPr="00E10DEE">
              <w:rPr>
                <w:b/>
                <w:bCs/>
              </w:rPr>
              <w:t>Sed</w:t>
            </w:r>
            <w:proofErr w:type="spellEnd"/>
            <w:r w:rsidRPr="00E10DEE">
              <w:rPr>
                <w:b/>
                <w:bCs/>
              </w:rPr>
              <w:t xml:space="preserve"> </w:t>
            </w:r>
            <w:proofErr w:type="spellStart"/>
            <w:r w:rsidRPr="00E10DEE">
              <w:rPr>
                <w:b/>
                <w:bCs/>
              </w:rPr>
              <w:t>sagittis</w:t>
            </w:r>
            <w:proofErr w:type="spellEnd"/>
          </w:p>
        </w:tc>
      </w:tr>
      <w:tr w:rsidR="003873A0" w14:paraId="79F02FC5" w14:textId="77777777" w:rsidTr="003873A0">
        <w:tc>
          <w:tcPr>
            <w:tcW w:w="2831" w:type="dxa"/>
          </w:tcPr>
          <w:p w14:paraId="017BB798" w14:textId="5CF06DB5" w:rsidR="003873A0" w:rsidRDefault="003873A0" w:rsidP="003873A0">
            <w:r w:rsidRPr="004F1D59">
              <w:t xml:space="preserve">Est </w:t>
            </w:r>
            <w:proofErr w:type="spellStart"/>
            <w:r w:rsidRPr="004F1D59">
              <w:t>blandit</w:t>
            </w:r>
            <w:proofErr w:type="spellEnd"/>
          </w:p>
        </w:tc>
        <w:tc>
          <w:tcPr>
            <w:tcW w:w="2831" w:type="dxa"/>
          </w:tcPr>
          <w:p w14:paraId="023EF95F" w14:textId="77777777" w:rsidR="003873A0" w:rsidRDefault="003873A0" w:rsidP="003873A0"/>
        </w:tc>
        <w:tc>
          <w:tcPr>
            <w:tcW w:w="2832" w:type="dxa"/>
          </w:tcPr>
          <w:p w14:paraId="44F15900" w14:textId="77777777" w:rsidR="003873A0" w:rsidRDefault="003873A0" w:rsidP="003873A0"/>
        </w:tc>
      </w:tr>
      <w:tr w:rsidR="003873A0" w14:paraId="3B2C5EF9" w14:textId="77777777" w:rsidTr="003873A0">
        <w:tc>
          <w:tcPr>
            <w:tcW w:w="2831" w:type="dxa"/>
          </w:tcPr>
          <w:p w14:paraId="0E659733" w14:textId="0EADA46E" w:rsidR="003873A0" w:rsidRDefault="003873A0" w:rsidP="003873A0">
            <w:proofErr w:type="spellStart"/>
            <w:r w:rsidRPr="004F1D59">
              <w:t>Sed</w:t>
            </w:r>
            <w:proofErr w:type="spellEnd"/>
            <w:r w:rsidRPr="004F1D59">
              <w:t xml:space="preserve"> </w:t>
            </w:r>
            <w:proofErr w:type="spellStart"/>
            <w:r w:rsidRPr="004F1D59">
              <w:t>est</w:t>
            </w:r>
            <w:proofErr w:type="spellEnd"/>
          </w:p>
        </w:tc>
        <w:tc>
          <w:tcPr>
            <w:tcW w:w="2831" w:type="dxa"/>
          </w:tcPr>
          <w:p w14:paraId="6A66321A" w14:textId="77777777" w:rsidR="003873A0" w:rsidRDefault="003873A0" w:rsidP="003873A0"/>
        </w:tc>
        <w:tc>
          <w:tcPr>
            <w:tcW w:w="2832" w:type="dxa"/>
          </w:tcPr>
          <w:p w14:paraId="6D9D0096" w14:textId="77777777" w:rsidR="003873A0" w:rsidRDefault="003873A0" w:rsidP="003873A0"/>
        </w:tc>
      </w:tr>
    </w:tbl>
    <w:p w14:paraId="2E423706" w14:textId="77777777" w:rsidR="003873A0" w:rsidRDefault="003873A0" w:rsidP="002A76BB"/>
    <w:p w14:paraId="63C2AAF8" w14:textId="6ABE8998" w:rsidR="007C6CA9" w:rsidRDefault="00B627D5" w:rsidP="00D81580">
      <w:pPr>
        <w:pStyle w:val="Heading3"/>
      </w:pPr>
      <w:bookmarkStart w:id="54" w:name="_Toc51864214"/>
      <w:r>
        <w:t>Sub-s</w:t>
      </w:r>
      <w:r w:rsidR="00A21CA0">
        <w:t>ection</w:t>
      </w:r>
      <w:r w:rsidR="00E10DEE">
        <w:t xml:space="preserve"> about Equations</w:t>
      </w:r>
      <w:bookmarkEnd w:id="54"/>
    </w:p>
    <w:p w14:paraId="399BD555" w14:textId="2893030A" w:rsidR="00E10DEE" w:rsidRDefault="00E10DEE" w:rsidP="00E10DEE">
      <w:r>
        <w:t xml:space="preserve">Equations should be put in a table with hidden borders. Use the same numbering style for equations as you would for figures and tables. Copy this equation table to other places and modify the equation inside it. Here is an example of an equation set in-line with a paragraph: </w:t>
      </w:r>
      <w:r w:rsidRPr="00E10DEE">
        <w:t>E = mc</w:t>
      </w:r>
      <w:r w:rsidRPr="00D21464">
        <w:rPr>
          <w:vertAlign w:val="superscript"/>
        </w:rPr>
        <w:t>2</w:t>
      </w:r>
      <w:r>
        <w:t>.  Here is an example equation placed in a separate paragraph:</w:t>
      </w:r>
    </w:p>
    <w:tbl>
      <w:tblPr>
        <w:tblStyle w:val="TableGrid"/>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6799"/>
        <w:gridCol w:w="1695"/>
      </w:tblGrid>
      <w:tr w:rsidR="00E10DEE" w14:paraId="7257C390" w14:textId="77777777" w:rsidTr="00222B62">
        <w:tc>
          <w:tcPr>
            <w:tcW w:w="6799" w:type="dxa"/>
          </w:tcPr>
          <w:p w14:paraId="1C4D47D9" w14:textId="20FD9D8C" w:rsidR="00E10DEE" w:rsidRDefault="00E10DEE" w:rsidP="00E10DEE">
            <w:pPr>
              <w:jc w:val="center"/>
            </w:pPr>
            <w:r w:rsidRPr="00865627">
              <w:rPr>
                <w:i/>
              </w:rPr>
              <w:t>E = mc</w:t>
            </w:r>
            <w:r w:rsidRPr="00865627">
              <w:rPr>
                <w:i/>
                <w:vertAlign w:val="superscript"/>
              </w:rPr>
              <w:t>2</w:t>
            </w:r>
          </w:p>
        </w:tc>
        <w:tc>
          <w:tcPr>
            <w:tcW w:w="1695" w:type="dxa"/>
          </w:tcPr>
          <w:p w14:paraId="5BCA136A" w14:textId="5F1D0B55" w:rsidR="00E10DEE" w:rsidRDefault="00E10DEE" w:rsidP="00E10DEE">
            <w:pPr>
              <w:jc w:val="right"/>
            </w:pPr>
            <w:r>
              <w:t>(1.1)</w:t>
            </w:r>
          </w:p>
        </w:tc>
      </w:tr>
    </w:tbl>
    <w:p w14:paraId="3FFB120E" w14:textId="41EE196A" w:rsidR="002A76BB" w:rsidRPr="00E409CB" w:rsidRDefault="002A76BB" w:rsidP="002A76BB">
      <w:pPr>
        <w:pStyle w:val="Heading2"/>
      </w:pPr>
      <w:bookmarkStart w:id="55" w:name="_Toc51864215"/>
      <w:r w:rsidRPr="002A76BB">
        <w:t>Conclusion</w:t>
      </w:r>
      <w:r w:rsidR="00B627D5">
        <w:t xml:space="preserve"> to This C</w:t>
      </w:r>
      <w:r w:rsidR="00847944">
        <w:t>hapter</w:t>
      </w:r>
      <w:bookmarkEnd w:id="55"/>
    </w:p>
    <w:p w14:paraId="2E5FBCFC" w14:textId="53867B6B" w:rsidR="006109C7" w:rsidRPr="006109C7" w:rsidRDefault="00847944" w:rsidP="006109C7">
      <w:pPr>
        <w:sectPr w:rsidR="006109C7" w:rsidRPr="006109C7" w:rsidSect="00005462">
          <w:headerReference w:type="default" r:id="rId31"/>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p>
    <w:p w14:paraId="29E1E9E9" w14:textId="4BC14BE4" w:rsidR="006109C7" w:rsidRPr="006109C7" w:rsidRDefault="00B627D5" w:rsidP="00B67AB8">
      <w:pPr>
        <w:pStyle w:val="Heading1"/>
        <w:ind w:left="1701" w:hanging="1701"/>
      </w:pPr>
      <w:bookmarkStart w:id="56" w:name="_Toc51864216"/>
      <w:r>
        <w:lastRenderedPageBreak/>
        <w:t>Another C</w:t>
      </w:r>
      <w:r w:rsidR="00847944">
        <w:t>hapter (</w:t>
      </w:r>
      <w:r w:rsidR="00B67AB8" w:rsidRPr="006109C7">
        <w:t>Methodology</w:t>
      </w:r>
      <w:r w:rsidR="00B67AB8">
        <w:t xml:space="preserve"> </w:t>
      </w:r>
      <w:r w:rsidR="002B6FF9">
        <w:t>2?</w:t>
      </w:r>
      <w:r w:rsidR="00B67AB8">
        <w:t>)</w:t>
      </w:r>
      <w:bookmarkEnd w:id="56"/>
    </w:p>
    <w:p w14:paraId="5AD76BBB" w14:textId="3A4C4A53" w:rsidR="006109C7" w:rsidRDefault="006109C7" w:rsidP="00B77C79">
      <w:pPr>
        <w:pStyle w:val="Heading2"/>
      </w:pPr>
      <w:bookmarkStart w:id="57" w:name="_Toc51864217"/>
      <w:r w:rsidRPr="006109C7">
        <w:t>Introduction</w:t>
      </w:r>
      <w:bookmarkEnd w:id="57"/>
    </w:p>
    <w:p w14:paraId="065AE383" w14:textId="1DBBE37D" w:rsidR="001F5CF5" w:rsidRDefault="00847944" w:rsidP="001F5CF5">
      <w:pPr>
        <w:pStyle w:val="Heading2"/>
      </w:pPr>
      <w:bookmarkStart w:id="58" w:name="_Toc51864218"/>
      <w:r>
        <w:t>Section</w:t>
      </w:r>
      <w:bookmarkEnd w:id="58"/>
    </w:p>
    <w:p w14:paraId="36C41552" w14:textId="30F967C6" w:rsidR="001F5CF5" w:rsidRDefault="00847944" w:rsidP="001F5CF5">
      <w:pPr>
        <w:pStyle w:val="Heading3"/>
        <w:keepLines w:val="0"/>
        <w:spacing w:line="360" w:lineRule="auto"/>
      </w:pPr>
      <w:bookmarkStart w:id="59" w:name="_Toc51864219"/>
      <w:r>
        <w:t>Sub-section</w:t>
      </w:r>
      <w:bookmarkEnd w:id="59"/>
    </w:p>
    <w:p w14:paraId="279C8278" w14:textId="0284D414" w:rsidR="007E1E83" w:rsidRPr="007E1E83" w:rsidRDefault="007E1E83" w:rsidP="007E1E83">
      <w:pPr>
        <w:pStyle w:val="Heading2"/>
      </w:pPr>
      <w:bookmarkStart w:id="60" w:name="_Toc51864220"/>
      <w:r>
        <w:t>Conclusion</w:t>
      </w:r>
      <w:r w:rsidR="00B627D5">
        <w:t xml:space="preserve"> to This C</w:t>
      </w:r>
      <w:r w:rsidR="00847944">
        <w:t>hapter</w:t>
      </w:r>
      <w:bookmarkEnd w:id="60"/>
    </w:p>
    <w:p w14:paraId="3A460B50" w14:textId="73A9332E" w:rsidR="006109C7" w:rsidRPr="006109C7" w:rsidRDefault="00847944" w:rsidP="006774ED">
      <w:r>
        <w:t>Give the reader a reminder of the key points for this chapter</w:t>
      </w:r>
      <w:r w:rsidRPr="00AC3BE6">
        <w:rPr>
          <w:bCs/>
          <w:color w:val="000000"/>
        </w:rPr>
        <w:t>.</w:t>
      </w:r>
      <w:r>
        <w:rPr>
          <w:bCs/>
          <w:color w:val="000000"/>
        </w:rPr>
        <w:t xml:space="preserve"> Then, tell them what follows in the next chapter</w:t>
      </w:r>
      <w:r w:rsidR="00EA4FB4">
        <w:t>.</w:t>
      </w:r>
    </w:p>
    <w:p w14:paraId="2C2CCE1C" w14:textId="77777777" w:rsidR="006109C7" w:rsidRPr="006109C7" w:rsidRDefault="006109C7" w:rsidP="006109C7">
      <w:pPr>
        <w:sectPr w:rsidR="006109C7" w:rsidRPr="006109C7" w:rsidSect="00005462">
          <w:headerReference w:type="default" r:id="rId32"/>
          <w:pgSz w:w="11906" w:h="16838"/>
          <w:pgMar w:top="1134" w:right="1134" w:bottom="1134" w:left="2268" w:header="709" w:footer="709" w:gutter="0"/>
          <w:cols w:space="720"/>
        </w:sectPr>
      </w:pPr>
    </w:p>
    <w:p w14:paraId="7B4B1415" w14:textId="637E64D9" w:rsidR="006109C7" w:rsidRPr="006109C7" w:rsidRDefault="00B627D5" w:rsidP="00801ADF">
      <w:pPr>
        <w:pStyle w:val="Heading1"/>
      </w:pPr>
      <w:bookmarkStart w:id="61" w:name="_Toc51864221"/>
      <w:r>
        <w:lastRenderedPageBreak/>
        <w:t>Another C</w:t>
      </w:r>
      <w:r w:rsidR="00B67AB8">
        <w:t>hapter (</w:t>
      </w:r>
      <w:r w:rsidR="002B6FF9" w:rsidRPr="006109C7">
        <w:t>Discussion</w:t>
      </w:r>
      <w:r w:rsidR="002B6FF9">
        <w:t>?</w:t>
      </w:r>
      <w:r w:rsidR="00B67AB8">
        <w:t>)</w:t>
      </w:r>
      <w:bookmarkEnd w:id="61"/>
    </w:p>
    <w:p w14:paraId="0A4E5275" w14:textId="5B37D903" w:rsidR="006109C7" w:rsidRDefault="006109C7" w:rsidP="00B77C79">
      <w:pPr>
        <w:pStyle w:val="Heading2"/>
      </w:pPr>
      <w:bookmarkStart w:id="62" w:name="_Toc51864222"/>
      <w:r w:rsidRPr="006109C7">
        <w:t>Introduction</w:t>
      </w:r>
      <w:bookmarkEnd w:id="62"/>
    </w:p>
    <w:p w14:paraId="095CB6EB" w14:textId="7A9C7CBE" w:rsidR="004D26DE" w:rsidRDefault="00847944" w:rsidP="004D26DE">
      <w:pPr>
        <w:pStyle w:val="Heading2"/>
      </w:pPr>
      <w:bookmarkStart w:id="63" w:name="_Toc51864223"/>
      <w:r>
        <w:t>Section</w:t>
      </w:r>
      <w:bookmarkEnd w:id="63"/>
    </w:p>
    <w:p w14:paraId="2FF5B9A2" w14:textId="03BF043B" w:rsidR="004D26DE" w:rsidRDefault="00847944" w:rsidP="004D26DE">
      <w:pPr>
        <w:pStyle w:val="Heading3"/>
      </w:pPr>
      <w:bookmarkStart w:id="64" w:name="_Toc51864224"/>
      <w:r>
        <w:t>Sub-section</w:t>
      </w:r>
      <w:bookmarkEnd w:id="64"/>
    </w:p>
    <w:p w14:paraId="79BE0A79" w14:textId="5BF29511" w:rsidR="007E1E83" w:rsidRPr="007E1E83" w:rsidRDefault="007E1E83" w:rsidP="007E1E83">
      <w:pPr>
        <w:pStyle w:val="Heading2"/>
      </w:pPr>
      <w:bookmarkStart w:id="65" w:name="_Toc51864225"/>
      <w:r>
        <w:t>Conclusion</w:t>
      </w:r>
      <w:r w:rsidR="00B627D5">
        <w:t xml:space="preserve"> to This C</w:t>
      </w:r>
      <w:r w:rsidR="00847944">
        <w:t>hapter</w:t>
      </w:r>
      <w:bookmarkEnd w:id="65"/>
    </w:p>
    <w:p w14:paraId="59C00D9F" w14:textId="6710F513" w:rsidR="004D26DE" w:rsidRPr="004D26DE" w:rsidRDefault="00847944" w:rsidP="00D65E92">
      <w:pPr>
        <w:sectPr w:rsidR="004D26DE" w:rsidRPr="004D26DE" w:rsidSect="00005462">
          <w:headerReference w:type="default" r:id="rId33"/>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r w:rsidR="00CF0C6C">
        <w:t>.</w:t>
      </w:r>
    </w:p>
    <w:p w14:paraId="6C375F89" w14:textId="0889F1AF" w:rsidR="006109C7" w:rsidRPr="006109C7" w:rsidRDefault="006109C7" w:rsidP="00801ADF">
      <w:pPr>
        <w:pStyle w:val="Heading1"/>
      </w:pPr>
      <w:bookmarkStart w:id="66" w:name="_Toc51864226"/>
      <w:r w:rsidRPr="006109C7">
        <w:lastRenderedPageBreak/>
        <w:t>Conclusion</w:t>
      </w:r>
      <w:r w:rsidR="00B627D5">
        <w:t xml:space="preserve"> and Future W</w:t>
      </w:r>
      <w:r w:rsidR="00B67AB8">
        <w:t>ork</w:t>
      </w:r>
      <w:bookmarkEnd w:id="66"/>
    </w:p>
    <w:p w14:paraId="4F953F18" w14:textId="7FC24FB1" w:rsidR="00DD5A8C" w:rsidRDefault="006109C7" w:rsidP="006109C7">
      <w:pPr>
        <w:pStyle w:val="Heading2"/>
      </w:pPr>
      <w:bookmarkStart w:id="67" w:name="_Toc51864227"/>
      <w:r w:rsidRPr="006109C7">
        <w:t>Introduction</w:t>
      </w:r>
      <w:bookmarkEnd w:id="67"/>
    </w:p>
    <w:p w14:paraId="2415922A" w14:textId="0435BD25" w:rsidR="00DD5A8C" w:rsidRDefault="00847944" w:rsidP="00DD5A8C">
      <w:pPr>
        <w:pStyle w:val="Heading2"/>
      </w:pPr>
      <w:bookmarkStart w:id="68" w:name="_Toc51864228"/>
      <w:r>
        <w:t>Section</w:t>
      </w:r>
      <w:bookmarkEnd w:id="68"/>
    </w:p>
    <w:p w14:paraId="1CA5F51B" w14:textId="617D515E" w:rsidR="00847944" w:rsidRDefault="00847944" w:rsidP="00847944">
      <w:r>
        <w:t>Possible sections might include:</w:t>
      </w:r>
    </w:p>
    <w:p w14:paraId="677EC64F" w14:textId="6966DA17" w:rsidR="00847944" w:rsidRDefault="00847944" w:rsidP="00847944">
      <w:pPr>
        <w:pStyle w:val="ListParagraph"/>
        <w:numPr>
          <w:ilvl w:val="0"/>
          <w:numId w:val="31"/>
        </w:numPr>
      </w:pPr>
      <w:r>
        <w:t>Contributions to existing knowledge</w:t>
      </w:r>
    </w:p>
    <w:p w14:paraId="2349CE55" w14:textId="29C989A9" w:rsidR="00847944" w:rsidRPr="00847944" w:rsidRDefault="00847944" w:rsidP="00847944">
      <w:pPr>
        <w:pStyle w:val="ListParagraph"/>
        <w:numPr>
          <w:ilvl w:val="0"/>
          <w:numId w:val="31"/>
        </w:numPr>
      </w:pPr>
      <w:r>
        <w:t>Future work</w:t>
      </w:r>
    </w:p>
    <w:p w14:paraId="35C3823F" w14:textId="71C27EE0" w:rsidR="00B809E7" w:rsidRDefault="00847944" w:rsidP="00B809E7">
      <w:pPr>
        <w:pStyle w:val="Heading3"/>
      </w:pPr>
      <w:bookmarkStart w:id="69" w:name="_Toc51864229"/>
      <w:r>
        <w:t>Sub-section</w:t>
      </w:r>
      <w:bookmarkEnd w:id="69"/>
    </w:p>
    <w:p w14:paraId="128A979F" w14:textId="6EFFD441" w:rsidR="00AD68A6" w:rsidRPr="00DD5A8C" w:rsidRDefault="00AD68A6" w:rsidP="00847944">
      <w:pPr>
        <w:pStyle w:val="Heading2"/>
        <w:numPr>
          <w:ilvl w:val="0"/>
          <w:numId w:val="0"/>
        </w:numPr>
        <w:sectPr w:rsidR="00AD68A6" w:rsidRPr="00DD5A8C" w:rsidSect="00005462">
          <w:headerReference w:type="default" r:id="rId34"/>
          <w:pgSz w:w="11906" w:h="16838"/>
          <w:pgMar w:top="1134" w:right="1134" w:bottom="1134" w:left="2268" w:header="709" w:footer="709" w:gutter="0"/>
          <w:cols w:space="720"/>
        </w:sectPr>
      </w:pPr>
    </w:p>
    <w:p w14:paraId="68DBE0E8" w14:textId="1A8C0E23" w:rsidR="006109C7" w:rsidRPr="006109C7" w:rsidRDefault="006109C7" w:rsidP="007C3B73">
      <w:pPr>
        <w:pStyle w:val="Heading1"/>
        <w:numPr>
          <w:ilvl w:val="0"/>
          <w:numId w:val="0"/>
        </w:numPr>
        <w:ind w:left="567" w:hanging="567"/>
      </w:pPr>
      <w:bookmarkStart w:id="70" w:name="_Toc51864230"/>
      <w:r w:rsidRPr="006109C7">
        <w:lastRenderedPageBreak/>
        <w:t>References</w:t>
      </w:r>
      <w:bookmarkEnd w:id="70"/>
    </w:p>
    <w:p w14:paraId="42018F0C" w14:textId="77777777" w:rsidR="00E10DEE" w:rsidRDefault="003C0B76" w:rsidP="008A421D">
      <w:pPr>
        <w:jc w:val="both"/>
      </w:pPr>
      <w:r>
        <w:t>No introduction or additional text needed, just list your references. Formatting will vary based on norms and standards from your research area.</w:t>
      </w:r>
    </w:p>
    <w:p w14:paraId="3647FB18" w14:textId="29487D69" w:rsidR="008A421D" w:rsidRDefault="008A421D" w:rsidP="008A421D">
      <w:pPr>
        <w:jc w:val="both"/>
      </w:pPr>
      <w:r>
        <w:t xml:space="preserve">Your references should provide the reader with a good sense of your grasp on the literature and how you can contribute to it. A full list of references to key texts and articles must be included. Referencing should be done according to the IEEE referencing styles </w:t>
      </w:r>
      <w:r>
        <w:fldChar w:fldCharType="begin" w:fldLock="1"/>
      </w:r>
      <w:r w:rsidR="00464CD2">
        <w:instrText>ADDIN CSL_CITATION {"citationItems":[{"id":"ITEM-1","itemData":{"URL":"https://www.york.ac.uk/students/studying/skills/integrity/referencing-styles/ieee/","accessed":{"date-parts":[["2020","9","9"]]},"author":[{"dropping-particle":"","family":"The University of York","given":"","non-dropping-particle":"","parse-names":false,"suffix":""}],"id":"ITEM-1","issued":{"date-parts":[["0"]]},"title":"IEEE - Student home, The University of York","type":"webpage"},"uris":["http://www.mendeley.com/documents/?uuid=9a4c31f6-47e4-357c-84c1-d1c70707fac5"]}],"mendeley":{"formattedCitation":"[6]","plainTextFormattedCitation":"[6]","previouslyFormattedCitation":"[3]"},"properties":{"noteIndex":0},"schema":"https://github.com/citation-style-language/schema/raw/master/csl-citation.json"}</w:instrText>
      </w:r>
      <w:r>
        <w:fldChar w:fldCharType="separate"/>
      </w:r>
      <w:r w:rsidR="00464CD2" w:rsidRPr="00464CD2">
        <w:rPr>
          <w:noProof/>
        </w:rPr>
        <w:t>[6]</w:t>
      </w:r>
      <w:r>
        <w:fldChar w:fldCharType="end"/>
      </w:r>
      <w:r>
        <w:t xml:space="preserve">. References are numbered in square brackets [ ] as sources are introduced in your writing. A full reference list with sources listed according to the order used in the paper is then provided with full source details. </w:t>
      </w:r>
    </w:p>
    <w:p w14:paraId="0278A0E3" w14:textId="77777777" w:rsidR="008A421D" w:rsidRDefault="008A421D" w:rsidP="008A421D">
      <w:pPr>
        <w:jc w:val="both"/>
      </w:pPr>
      <w:r>
        <w:t xml:space="preserve">The CCIS website has comprehensive details on the postgraduate programs. The templates and brochure can be downloaded from: http://www.ccis.ksu.edu.sa/. </w:t>
      </w:r>
    </w:p>
    <w:p w14:paraId="699BBCBB" w14:textId="31665230" w:rsidR="00E10DEE" w:rsidRDefault="008A421D" w:rsidP="008A421D">
      <w:pPr>
        <w:jc w:val="both"/>
      </w:pPr>
      <w:r>
        <w:t>The most important thing regarding references is that you should start collecting and recording all details of your references using tools that help manage and organize your references such as</w:t>
      </w:r>
      <w:r w:rsidRPr="008A421D">
        <w:t xml:space="preserve"> </w:t>
      </w:r>
      <w:proofErr w:type="spellStart"/>
      <w:r>
        <w:t>Mendeley</w:t>
      </w:r>
      <w:proofErr w:type="spellEnd"/>
      <w:r>
        <w:t xml:space="preserve"> (recommended), EndNote, Reference Manager, </w:t>
      </w:r>
      <w:proofErr w:type="spellStart"/>
      <w:r>
        <w:t>Docear</w:t>
      </w:r>
      <w:proofErr w:type="spellEnd"/>
      <w:r>
        <w:t xml:space="preserve">, </w:t>
      </w:r>
      <w:proofErr w:type="spellStart"/>
      <w:r>
        <w:t>Zotero</w:t>
      </w:r>
      <w:proofErr w:type="spellEnd"/>
      <w:r>
        <w:t xml:space="preserve">, </w:t>
      </w:r>
      <w:proofErr w:type="spellStart"/>
      <w:r>
        <w:t>BibSonomy</w:t>
      </w:r>
      <w:proofErr w:type="spellEnd"/>
      <w:r>
        <w:t>, etc.</w:t>
      </w:r>
    </w:p>
    <w:p w14:paraId="7BB9205A" w14:textId="77777777" w:rsidR="008A421D" w:rsidRDefault="008A421D" w:rsidP="008A421D">
      <w:pPr>
        <w:jc w:val="both"/>
      </w:pPr>
    </w:p>
    <w:p w14:paraId="3333427A" w14:textId="4DCDF791" w:rsidR="00464CD2" w:rsidRPr="00464CD2" w:rsidRDefault="00E10DEE" w:rsidP="00464CD2">
      <w:pPr>
        <w:widowControl w:val="0"/>
        <w:autoSpaceDE w:val="0"/>
        <w:autoSpaceDN w:val="0"/>
        <w:adjustRightInd w:val="0"/>
        <w:ind w:left="640" w:hanging="640"/>
        <w:rPr>
          <w:rFonts w:cs="Calibri"/>
          <w:noProof/>
          <w:szCs w:val="24"/>
        </w:rPr>
      </w:pPr>
      <w:r>
        <w:fldChar w:fldCharType="begin" w:fldLock="1"/>
      </w:r>
      <w:r>
        <w:instrText xml:space="preserve">ADDIN Mendeley Bibliography CSL_BIBLIOGRAPHY </w:instrText>
      </w:r>
      <w:r>
        <w:fldChar w:fldCharType="separate"/>
      </w:r>
      <w:r w:rsidR="00464CD2" w:rsidRPr="00464CD2">
        <w:rPr>
          <w:rFonts w:cs="Calibri"/>
          <w:noProof/>
          <w:szCs w:val="24"/>
        </w:rPr>
        <w:t>[1]</w:t>
      </w:r>
      <w:r w:rsidR="00464CD2" w:rsidRPr="00464CD2">
        <w:rPr>
          <w:rFonts w:cs="Calibri"/>
          <w:noProof/>
          <w:szCs w:val="24"/>
        </w:rPr>
        <w:tab/>
        <w:t xml:space="preserve">J. Morrison, “A contribution to scientific knowledge,” </w:t>
      </w:r>
      <w:r w:rsidR="00464CD2" w:rsidRPr="00464CD2">
        <w:rPr>
          <w:rFonts w:cs="Calibri"/>
          <w:i/>
          <w:iCs/>
          <w:noProof/>
          <w:szCs w:val="24"/>
        </w:rPr>
        <w:t>Work. Pap.</w:t>
      </w:r>
      <w:r w:rsidR="00464CD2" w:rsidRPr="00464CD2">
        <w:rPr>
          <w:rFonts w:cs="Calibri"/>
          <w:noProof/>
          <w:szCs w:val="24"/>
        </w:rPr>
        <w:t>, no. 1, 2003.</w:t>
      </w:r>
    </w:p>
    <w:p w14:paraId="5089FEC9" w14:textId="77777777" w:rsidR="00464CD2" w:rsidRPr="00464CD2" w:rsidRDefault="00464CD2" w:rsidP="00464CD2">
      <w:pPr>
        <w:widowControl w:val="0"/>
        <w:autoSpaceDE w:val="0"/>
        <w:autoSpaceDN w:val="0"/>
        <w:adjustRightInd w:val="0"/>
        <w:ind w:left="640" w:hanging="640"/>
        <w:rPr>
          <w:rFonts w:cs="Calibri"/>
          <w:noProof/>
          <w:szCs w:val="24"/>
        </w:rPr>
      </w:pPr>
      <w:r w:rsidRPr="00464CD2">
        <w:rPr>
          <w:rFonts w:cs="Calibri"/>
          <w:noProof/>
          <w:szCs w:val="24"/>
        </w:rPr>
        <w:t>[2]</w:t>
      </w:r>
      <w:r w:rsidRPr="00464CD2">
        <w:rPr>
          <w:rFonts w:cs="Calibri"/>
          <w:noProof/>
          <w:szCs w:val="24"/>
        </w:rPr>
        <w:tab/>
        <w:t xml:space="preserve">H. Alhichri, Y. Bazi, N. Alajlan, and B. Bin Jdira, “Helping the Visually Impaired See via Image Multi-labeling Based on SqueezeNet CNN,” </w:t>
      </w:r>
      <w:r w:rsidRPr="00464CD2">
        <w:rPr>
          <w:rFonts w:cs="Calibri"/>
          <w:i/>
          <w:iCs/>
          <w:noProof/>
          <w:szCs w:val="24"/>
        </w:rPr>
        <w:t>Appl. Sci.</w:t>
      </w:r>
      <w:r w:rsidRPr="00464CD2">
        <w:rPr>
          <w:rFonts w:cs="Calibri"/>
          <w:noProof/>
          <w:szCs w:val="24"/>
        </w:rPr>
        <w:t>, vol. 9, no. 21, p. 4656, Nov. 2019, doi: 10.3390/app9214656.</w:t>
      </w:r>
    </w:p>
    <w:p w14:paraId="59005543" w14:textId="77777777" w:rsidR="00464CD2" w:rsidRPr="00464CD2" w:rsidRDefault="00464CD2" w:rsidP="00464CD2">
      <w:pPr>
        <w:widowControl w:val="0"/>
        <w:autoSpaceDE w:val="0"/>
        <w:autoSpaceDN w:val="0"/>
        <w:adjustRightInd w:val="0"/>
        <w:ind w:left="640" w:hanging="640"/>
        <w:rPr>
          <w:rFonts w:cs="Calibri"/>
          <w:noProof/>
          <w:szCs w:val="24"/>
        </w:rPr>
      </w:pPr>
      <w:r w:rsidRPr="00464CD2">
        <w:rPr>
          <w:rFonts w:cs="Calibri"/>
          <w:noProof/>
          <w:szCs w:val="24"/>
        </w:rPr>
        <w:t>[3]</w:t>
      </w:r>
      <w:r w:rsidRPr="00464CD2">
        <w:rPr>
          <w:rFonts w:cs="Calibri"/>
          <w:noProof/>
          <w:szCs w:val="24"/>
        </w:rPr>
        <w:tab/>
        <w:t xml:space="preserve">H. Alhichri, E. Othman, M. Zuair, N. Ammour, and Y. Bazi, “Tile-Based Semisupervised Classification of Large-Scale VHR Remote Sensing Images,” </w:t>
      </w:r>
      <w:r w:rsidRPr="00464CD2">
        <w:rPr>
          <w:rFonts w:cs="Calibri"/>
          <w:i/>
          <w:iCs/>
          <w:noProof/>
          <w:szCs w:val="24"/>
        </w:rPr>
        <w:t>J. Sensors</w:t>
      </w:r>
      <w:r w:rsidRPr="00464CD2">
        <w:rPr>
          <w:rFonts w:cs="Calibri"/>
          <w:noProof/>
          <w:szCs w:val="24"/>
        </w:rPr>
        <w:t>, vol. 2018, no. Systems and Sensors in Geoscience Applications, pp. 1687–725X, 2018, doi: 10.1155/2018/6257810.</w:t>
      </w:r>
    </w:p>
    <w:p w14:paraId="7CD3C8EC" w14:textId="77777777" w:rsidR="00464CD2" w:rsidRPr="00464CD2" w:rsidRDefault="00464CD2" w:rsidP="00464CD2">
      <w:pPr>
        <w:widowControl w:val="0"/>
        <w:autoSpaceDE w:val="0"/>
        <w:autoSpaceDN w:val="0"/>
        <w:adjustRightInd w:val="0"/>
        <w:ind w:left="640" w:hanging="640"/>
        <w:rPr>
          <w:rFonts w:cs="Calibri"/>
          <w:noProof/>
          <w:szCs w:val="24"/>
        </w:rPr>
      </w:pPr>
      <w:r w:rsidRPr="00464CD2">
        <w:rPr>
          <w:rFonts w:cs="Calibri"/>
          <w:noProof/>
          <w:szCs w:val="24"/>
        </w:rPr>
        <w:t>[4]</w:t>
      </w:r>
      <w:r w:rsidRPr="00464CD2">
        <w:rPr>
          <w:rFonts w:cs="Calibri"/>
          <w:noProof/>
          <w:szCs w:val="24"/>
        </w:rPr>
        <w:tab/>
        <w:t xml:space="preserve">H. Alhichri, N. Ammour, N. Alajlan, and Y. Bazi, “Clustering of Hyperspectral Images with an Ensemble Method Based on Fuzzy C-Means and Markov Random Fields,” </w:t>
      </w:r>
      <w:r w:rsidRPr="00464CD2">
        <w:rPr>
          <w:rFonts w:cs="Calibri"/>
          <w:i/>
          <w:iCs/>
          <w:noProof/>
          <w:szCs w:val="24"/>
        </w:rPr>
        <w:t>Arab. J. Sci. Eng.</w:t>
      </w:r>
      <w:r w:rsidRPr="00464CD2">
        <w:rPr>
          <w:rFonts w:cs="Calibri"/>
          <w:noProof/>
          <w:szCs w:val="24"/>
        </w:rPr>
        <w:t>, vol. 39, no. 5, pp. 3747–3757, 2014, doi: DOI 10.1007/s13369-014-1037-3.</w:t>
      </w:r>
    </w:p>
    <w:p w14:paraId="63D000EA" w14:textId="77777777" w:rsidR="00464CD2" w:rsidRPr="00464CD2" w:rsidRDefault="00464CD2" w:rsidP="00464CD2">
      <w:pPr>
        <w:widowControl w:val="0"/>
        <w:autoSpaceDE w:val="0"/>
        <w:autoSpaceDN w:val="0"/>
        <w:adjustRightInd w:val="0"/>
        <w:ind w:left="640" w:hanging="640"/>
        <w:rPr>
          <w:rFonts w:cs="Calibri"/>
          <w:noProof/>
          <w:szCs w:val="24"/>
        </w:rPr>
      </w:pPr>
      <w:r w:rsidRPr="00464CD2">
        <w:rPr>
          <w:rFonts w:cs="Calibri"/>
          <w:noProof/>
          <w:szCs w:val="24"/>
        </w:rPr>
        <w:t>[5]</w:t>
      </w:r>
      <w:r w:rsidRPr="00464CD2">
        <w:rPr>
          <w:rFonts w:cs="Calibri"/>
          <w:noProof/>
          <w:szCs w:val="24"/>
        </w:rPr>
        <w:tab/>
        <w:t xml:space="preserve">K. L. Turabian, </w:t>
      </w:r>
      <w:r w:rsidRPr="00464CD2">
        <w:rPr>
          <w:rFonts w:cs="Calibri"/>
          <w:i/>
          <w:iCs/>
          <w:noProof/>
          <w:szCs w:val="24"/>
        </w:rPr>
        <w:t xml:space="preserve">A manual for writers of research papers, theses, and dissertations: </w:t>
      </w:r>
      <w:r w:rsidRPr="00464CD2">
        <w:rPr>
          <w:rFonts w:cs="Calibri"/>
          <w:i/>
          <w:iCs/>
          <w:noProof/>
          <w:szCs w:val="24"/>
        </w:rPr>
        <w:lastRenderedPageBreak/>
        <w:t>Chicago style for students and researchers</w:t>
      </w:r>
      <w:r w:rsidRPr="00464CD2">
        <w:rPr>
          <w:rFonts w:cs="Calibri"/>
          <w:noProof/>
          <w:szCs w:val="24"/>
        </w:rPr>
        <w:t>. 2007.</w:t>
      </w:r>
    </w:p>
    <w:p w14:paraId="3DC00286" w14:textId="77777777" w:rsidR="00464CD2" w:rsidRPr="00464CD2" w:rsidRDefault="00464CD2" w:rsidP="00464CD2">
      <w:pPr>
        <w:widowControl w:val="0"/>
        <w:autoSpaceDE w:val="0"/>
        <w:autoSpaceDN w:val="0"/>
        <w:adjustRightInd w:val="0"/>
        <w:ind w:left="640" w:hanging="640"/>
        <w:rPr>
          <w:rFonts w:cs="Calibri"/>
          <w:noProof/>
        </w:rPr>
      </w:pPr>
      <w:r w:rsidRPr="00464CD2">
        <w:rPr>
          <w:rFonts w:cs="Calibri"/>
          <w:noProof/>
          <w:szCs w:val="24"/>
        </w:rPr>
        <w:t>[6]</w:t>
      </w:r>
      <w:r w:rsidRPr="00464CD2">
        <w:rPr>
          <w:rFonts w:cs="Calibri"/>
          <w:noProof/>
          <w:szCs w:val="24"/>
        </w:rPr>
        <w:tab/>
        <w:t>The University of York, “IEEE - Student home, The University of York.” https://www.york.ac.uk/students/studying/skills/integrity/referencing-styles/ieee/ (accessed Sep. 09, 2020).</w:t>
      </w:r>
    </w:p>
    <w:p w14:paraId="73FBE1EF" w14:textId="1A7F6944" w:rsidR="00E10DEE" w:rsidRDefault="00E10DEE" w:rsidP="008A421D">
      <w:pPr>
        <w:widowControl w:val="0"/>
        <w:autoSpaceDE w:val="0"/>
        <w:autoSpaceDN w:val="0"/>
        <w:adjustRightInd w:val="0"/>
        <w:ind w:left="480" w:hanging="480"/>
      </w:pPr>
      <w:r>
        <w:fldChar w:fldCharType="end"/>
      </w:r>
    </w:p>
    <w:p w14:paraId="163D2CFF" w14:textId="3697AE06" w:rsidR="00E10DEE" w:rsidRPr="006109C7" w:rsidRDefault="00E10DEE" w:rsidP="00E10DEE">
      <w:pPr>
        <w:widowControl w:val="0"/>
        <w:autoSpaceDE w:val="0"/>
        <w:autoSpaceDN w:val="0"/>
        <w:adjustRightInd w:val="0"/>
        <w:ind w:left="480" w:hanging="480"/>
      </w:pPr>
      <w:r w:rsidRPr="006109C7">
        <w:t xml:space="preserve"> </w:t>
      </w:r>
    </w:p>
    <w:p w14:paraId="060C5A33" w14:textId="70A07392" w:rsidR="00371F09" w:rsidRPr="006109C7" w:rsidRDefault="00371F09" w:rsidP="007A7DAE">
      <w:pPr>
        <w:sectPr w:rsidR="00371F09" w:rsidRPr="006109C7" w:rsidSect="00005462">
          <w:headerReference w:type="default" r:id="rId35"/>
          <w:pgSz w:w="11906" w:h="16838"/>
          <w:pgMar w:top="1134" w:right="1134" w:bottom="1134" w:left="2268" w:header="709" w:footer="709" w:gutter="0"/>
          <w:cols w:space="720"/>
        </w:sectPr>
      </w:pPr>
    </w:p>
    <w:p w14:paraId="29C232D9" w14:textId="763B69CB" w:rsidR="00F879FE" w:rsidRDefault="00371F09" w:rsidP="003C0B76">
      <w:pPr>
        <w:pStyle w:val="Heading1"/>
        <w:numPr>
          <w:ilvl w:val="0"/>
          <w:numId w:val="0"/>
        </w:numPr>
      </w:pPr>
      <w:bookmarkStart w:id="71" w:name="_Toc51864231"/>
      <w:r>
        <w:lastRenderedPageBreak/>
        <w:t>Appendi</w:t>
      </w:r>
      <w:r w:rsidR="00F879FE">
        <w:t xml:space="preserve">x A: </w:t>
      </w:r>
      <w:r w:rsidR="003C0B76">
        <w:t>Title here</w:t>
      </w:r>
      <w:bookmarkEnd w:id="71"/>
    </w:p>
    <w:p w14:paraId="60568D80" w14:textId="7039FBDD" w:rsidR="00E10DEE" w:rsidRDefault="00E10DEE" w:rsidP="00E10DEE"/>
    <w:p w14:paraId="7B803881" w14:textId="5357092B" w:rsidR="00E10DEE" w:rsidRDefault="00E10DEE" w:rsidP="00E10DEE"/>
    <w:p w14:paraId="4D079927" w14:textId="606134D2" w:rsidR="00E10DEE" w:rsidRDefault="00E10DEE" w:rsidP="00E10DEE"/>
    <w:p w14:paraId="0C344903" w14:textId="20E5ACD1" w:rsidR="00E10DEE" w:rsidRDefault="00E10DEE" w:rsidP="00E10DEE"/>
    <w:p w14:paraId="262388E5" w14:textId="637CD7D1" w:rsidR="00E10DEE" w:rsidRDefault="00E10DEE" w:rsidP="00E10DEE"/>
    <w:p w14:paraId="4770468A" w14:textId="6607CBEE" w:rsidR="00E10DEE" w:rsidRDefault="00E10DEE" w:rsidP="00E10DEE"/>
    <w:p w14:paraId="54274E2A" w14:textId="4CD702BA" w:rsidR="00E10DEE" w:rsidRDefault="00E10DEE" w:rsidP="00E10DEE"/>
    <w:p w14:paraId="6F906F10" w14:textId="77777777" w:rsidR="00E10DEE" w:rsidRPr="00E10DEE" w:rsidRDefault="00E10DEE" w:rsidP="00E10DEE">
      <w:pPr>
        <w:sectPr w:rsidR="00E10DEE" w:rsidRPr="00E10DEE" w:rsidSect="00005462">
          <w:headerReference w:type="default" r:id="rId36"/>
          <w:pgSz w:w="11906" w:h="16838"/>
          <w:pgMar w:top="1134" w:right="1134" w:bottom="1134" w:left="2268" w:header="708" w:footer="708" w:gutter="0"/>
          <w:cols w:space="708"/>
          <w:docGrid w:linePitch="360"/>
        </w:sectPr>
      </w:pPr>
    </w:p>
    <w:p w14:paraId="3CD660A9" w14:textId="0AA01148" w:rsidR="00F879FE" w:rsidRDefault="00F879FE" w:rsidP="00F879FE">
      <w:pPr>
        <w:pStyle w:val="Heading1"/>
        <w:numPr>
          <w:ilvl w:val="0"/>
          <w:numId w:val="0"/>
        </w:numPr>
        <w:ind w:left="432" w:hanging="432"/>
      </w:pPr>
      <w:bookmarkStart w:id="72" w:name="_Toc51864232"/>
      <w:r>
        <w:lastRenderedPageBreak/>
        <w:t>Appe</w:t>
      </w:r>
      <w:r w:rsidR="003C0B76">
        <w:t>ndix B: Title here</w:t>
      </w:r>
      <w:bookmarkEnd w:id="72"/>
      <w:r>
        <w:t xml:space="preserve"> </w:t>
      </w:r>
    </w:p>
    <w:p w14:paraId="0C3A871A" w14:textId="39C3B400" w:rsidR="00F879FE" w:rsidRDefault="00F879FE" w:rsidP="00F879FE"/>
    <w:p w14:paraId="40BA4FF2" w14:textId="23DD2A5C" w:rsidR="00EC0012" w:rsidRDefault="00EC0012" w:rsidP="00F879FE"/>
    <w:p w14:paraId="7347EE18" w14:textId="76AED466" w:rsidR="00EC0012" w:rsidRDefault="00EC0012" w:rsidP="00F879FE">
      <w:pPr>
        <w:sectPr w:rsidR="00EC0012" w:rsidSect="00005462">
          <w:pgSz w:w="11906" w:h="16838"/>
          <w:pgMar w:top="1134" w:right="1134" w:bottom="1134" w:left="2268" w:header="708" w:footer="708" w:gutter="0"/>
          <w:cols w:space="708"/>
          <w:docGrid w:linePitch="360"/>
        </w:sectPr>
      </w:pPr>
    </w:p>
    <w:p w14:paraId="34F0D756" w14:textId="25809D6B" w:rsidR="00F879FE" w:rsidRDefault="00F879FE" w:rsidP="003C0B76">
      <w:pPr>
        <w:pStyle w:val="Heading1"/>
        <w:numPr>
          <w:ilvl w:val="0"/>
          <w:numId w:val="0"/>
        </w:numPr>
        <w:ind w:left="432" w:hanging="432"/>
      </w:pPr>
      <w:bookmarkStart w:id="73" w:name="_Toc51864233"/>
      <w:r>
        <w:lastRenderedPageBreak/>
        <w:t>App</w:t>
      </w:r>
      <w:r w:rsidR="003C0B76">
        <w:t>endix C</w:t>
      </w:r>
      <w:r>
        <w:t xml:space="preserve">: </w:t>
      </w:r>
      <w:r w:rsidR="003C0B76">
        <w:t>Title here</w:t>
      </w:r>
      <w:bookmarkEnd w:id="73"/>
    </w:p>
    <w:p w14:paraId="5223DEBF" w14:textId="72754318" w:rsidR="00E10DEE" w:rsidRDefault="00E10DEE" w:rsidP="00E10DEE"/>
    <w:p w14:paraId="179BD865" w14:textId="7219AC07" w:rsidR="00E10DEE" w:rsidRDefault="00E10DEE" w:rsidP="00E10DEE"/>
    <w:p w14:paraId="5DE96F31" w14:textId="20ED24AA" w:rsidR="00E10DEE" w:rsidRDefault="00E10DEE" w:rsidP="00E10DEE"/>
    <w:p w14:paraId="44A44C8C" w14:textId="33635444" w:rsidR="00E10DEE" w:rsidRDefault="00E10DEE" w:rsidP="00E10DEE"/>
    <w:p w14:paraId="04A47525" w14:textId="321FB7D0" w:rsidR="00E10DEE" w:rsidRDefault="00E10DEE" w:rsidP="00E10DEE"/>
    <w:p w14:paraId="05DB7CF5" w14:textId="66EE2149" w:rsidR="00E10DEE" w:rsidRDefault="00E10DEE" w:rsidP="00E10DEE"/>
    <w:p w14:paraId="587FD046" w14:textId="422468B7" w:rsidR="00E10DEE" w:rsidRDefault="00E10DEE" w:rsidP="00E10DEE"/>
    <w:p w14:paraId="09D2106C" w14:textId="77777777" w:rsidR="00E10DEE" w:rsidRPr="00E10DEE" w:rsidRDefault="00E10DEE" w:rsidP="00E10DEE">
      <w:pPr>
        <w:sectPr w:rsidR="00E10DEE" w:rsidRPr="00E10DEE" w:rsidSect="00005462">
          <w:pgSz w:w="11906" w:h="16838"/>
          <w:pgMar w:top="1134" w:right="1134" w:bottom="1134" w:left="2268" w:header="708" w:footer="708" w:gutter="0"/>
          <w:cols w:space="708"/>
          <w:docGrid w:linePitch="360"/>
        </w:sectPr>
      </w:pPr>
    </w:p>
    <w:p w14:paraId="74FBCAC1" w14:textId="77A49E47" w:rsidR="00AD4227" w:rsidRPr="00F74242" w:rsidRDefault="00AD4227" w:rsidP="00AD4227">
      <w:pPr>
        <w:pStyle w:val="Heading1"/>
        <w:numPr>
          <w:ilvl w:val="0"/>
          <w:numId w:val="0"/>
        </w:numPr>
        <w:ind w:left="432" w:hanging="432"/>
      </w:pPr>
      <w:bookmarkStart w:id="74" w:name="_Toc50501521"/>
      <w:bookmarkStart w:id="75" w:name="_Toc51864234"/>
      <w:r w:rsidRPr="00F74242">
        <w:lastRenderedPageBreak/>
        <w:t>Author’s Biographical Sketch</w:t>
      </w:r>
      <w:bookmarkEnd w:id="74"/>
      <w:bookmarkEnd w:id="75"/>
    </w:p>
    <w:p w14:paraId="7A9E4F10" w14:textId="77777777" w:rsidR="00AD4227" w:rsidRDefault="00AD4227" w:rsidP="00AD4227">
      <w:pPr>
        <w:spacing w:after="0" w:line="240" w:lineRule="auto"/>
        <w:jc w:val="center"/>
      </w:pPr>
    </w:p>
    <w:p w14:paraId="264C09E2" w14:textId="74A3073A" w:rsidR="00AD4227" w:rsidRDefault="00AD4227" w:rsidP="00AD4227">
      <w:pPr>
        <w:spacing w:after="0" w:line="480" w:lineRule="auto"/>
        <w:jc w:val="both"/>
      </w:pPr>
      <w:r>
        <w:t>To insert Biographical Sketch text here, select this text and then either type the text you wish to use or paste text from another document, being sure to keep the text only and not the formatting from the previous document. To keep text only, choose Paste, and then from the drop-down box that will appear, choose the Keep Text Only option on the right, with the icon of a clipboard and the letter A.</w:t>
      </w:r>
    </w:p>
    <w:p w14:paraId="507B76F8" w14:textId="77777777" w:rsidR="00AD4227" w:rsidRDefault="00AD4227" w:rsidP="00AD4227">
      <w:pPr>
        <w:jc w:val="both"/>
      </w:pPr>
    </w:p>
    <w:p w14:paraId="2B8FF99D" w14:textId="77777777" w:rsidR="00AD4227" w:rsidRDefault="00AD4227" w:rsidP="00AD4227"/>
    <w:sectPr w:rsidR="00AD4227" w:rsidSect="00005462">
      <w:pgSz w:w="11906" w:h="16838"/>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799D0" w14:textId="77777777" w:rsidR="00A00BA3" w:rsidRDefault="00A00BA3" w:rsidP="006109C7">
      <w:r>
        <w:separator/>
      </w:r>
    </w:p>
  </w:endnote>
  <w:endnote w:type="continuationSeparator" w:id="0">
    <w:p w14:paraId="6B0C776E" w14:textId="77777777" w:rsidR="00A00BA3" w:rsidRDefault="00A00BA3" w:rsidP="00610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30829" w14:textId="53A23BAB" w:rsidR="00A00BA3" w:rsidRPr="008A06A2" w:rsidRDefault="00A00BA3">
    <w:pPr>
      <w:pStyle w:val="Footer"/>
      <w:jc w:val="center"/>
      <w:rPr>
        <w:caps/>
        <w:noProof/>
      </w:rPr>
    </w:pPr>
    <w:r w:rsidRPr="008A06A2">
      <w:rPr>
        <w:caps/>
      </w:rPr>
      <w:fldChar w:fldCharType="begin"/>
    </w:r>
    <w:r w:rsidRPr="008A06A2">
      <w:rPr>
        <w:caps/>
      </w:rPr>
      <w:instrText xml:space="preserve"> PAGE   \* MERGEFORMAT </w:instrText>
    </w:r>
    <w:r w:rsidRPr="008A06A2">
      <w:rPr>
        <w:caps/>
      </w:rPr>
      <w:fldChar w:fldCharType="separate"/>
    </w:r>
    <w:r w:rsidR="00486CB9" w:rsidRPr="00486CB9">
      <w:rPr>
        <w:noProof/>
      </w:rPr>
      <w:t>iii</w:t>
    </w:r>
    <w:r w:rsidRPr="008A06A2">
      <w:rPr>
        <w:caps/>
        <w:noProof/>
      </w:rPr>
      <w:fldChar w:fldCharType="end"/>
    </w:r>
  </w:p>
  <w:p w14:paraId="7E1166B4" w14:textId="2538B7E1" w:rsidR="00A00BA3" w:rsidRPr="006109C7" w:rsidRDefault="00A00BA3" w:rsidP="006109C7">
    <w:pPr>
      <w:pStyle w:val="Footer"/>
      <w:rPr>
        <w:i/>
        <w:color w:val="808080" w:themeColor="background1" w:themeShade="8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1B7B5" w14:textId="40378447" w:rsidR="00A00BA3" w:rsidRPr="008A06A2" w:rsidRDefault="00A00BA3">
    <w:pPr>
      <w:pStyle w:val="Footer"/>
      <w:jc w:val="center"/>
      <w:rPr>
        <w:caps/>
        <w:noProof/>
      </w:rPr>
    </w:pPr>
    <w:r w:rsidRPr="008A06A2">
      <w:rPr>
        <w:caps/>
      </w:rPr>
      <w:fldChar w:fldCharType="begin"/>
    </w:r>
    <w:r w:rsidRPr="008A06A2">
      <w:rPr>
        <w:caps/>
      </w:rPr>
      <w:instrText xml:space="preserve"> PAGE   \* MERGEFORMAT </w:instrText>
    </w:r>
    <w:r w:rsidRPr="008A06A2">
      <w:rPr>
        <w:caps/>
      </w:rPr>
      <w:fldChar w:fldCharType="separate"/>
    </w:r>
    <w:r w:rsidR="00486CB9" w:rsidRPr="00486CB9">
      <w:rPr>
        <w:noProof/>
      </w:rPr>
      <w:t>vi</w:t>
    </w:r>
    <w:r w:rsidRPr="008A06A2">
      <w:rPr>
        <w:caps/>
        <w:noProof/>
      </w:rPr>
      <w:fldChar w:fldCharType="end"/>
    </w:r>
  </w:p>
  <w:p w14:paraId="1C415606" w14:textId="77777777" w:rsidR="00A00BA3" w:rsidRPr="006109C7" w:rsidRDefault="00A00BA3" w:rsidP="006109C7">
    <w:pPr>
      <w:pStyle w:val="Footer"/>
      <w:rPr>
        <w:i/>
        <w:color w:val="808080" w:themeColor="background1" w:themeShade="8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BECDA" w14:textId="22DF1B4E" w:rsidR="00A00BA3" w:rsidRPr="008A06A2" w:rsidRDefault="00A00BA3">
    <w:pPr>
      <w:pStyle w:val="Footer"/>
      <w:jc w:val="center"/>
      <w:rPr>
        <w:caps/>
        <w:noProof/>
      </w:rPr>
    </w:pPr>
    <w:r w:rsidRPr="008A06A2">
      <w:rPr>
        <w:caps/>
      </w:rPr>
      <w:fldChar w:fldCharType="begin"/>
    </w:r>
    <w:r w:rsidRPr="008A06A2">
      <w:rPr>
        <w:caps/>
      </w:rPr>
      <w:instrText xml:space="preserve"> PAGE   \* MERGEFORMAT </w:instrText>
    </w:r>
    <w:r w:rsidRPr="008A06A2">
      <w:rPr>
        <w:caps/>
      </w:rPr>
      <w:fldChar w:fldCharType="separate"/>
    </w:r>
    <w:r w:rsidR="00486CB9" w:rsidRPr="00486CB9">
      <w:rPr>
        <w:noProof/>
      </w:rPr>
      <w:t>vii</w:t>
    </w:r>
    <w:r w:rsidRPr="008A06A2">
      <w:rPr>
        <w:caps/>
        <w:noProof/>
      </w:rPr>
      <w:fldChar w:fldCharType="end"/>
    </w:r>
  </w:p>
  <w:p w14:paraId="056A4F80" w14:textId="77777777" w:rsidR="00A00BA3" w:rsidRPr="006109C7" w:rsidRDefault="00A00BA3" w:rsidP="006109C7">
    <w:pPr>
      <w:pStyle w:val="Footer"/>
      <w:rPr>
        <w:i/>
        <w:color w:val="808080" w:themeColor="background1" w:themeShade="8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522035" w14:textId="48AE1073" w:rsidR="00A00BA3" w:rsidRPr="008A06A2" w:rsidRDefault="00A00BA3">
    <w:pPr>
      <w:pStyle w:val="Footer"/>
      <w:jc w:val="center"/>
      <w:rPr>
        <w:caps/>
        <w:noProof/>
      </w:rPr>
    </w:pPr>
    <w:r w:rsidRPr="008A06A2">
      <w:rPr>
        <w:caps/>
      </w:rPr>
      <w:fldChar w:fldCharType="begin"/>
    </w:r>
    <w:r w:rsidRPr="008A06A2">
      <w:rPr>
        <w:caps/>
      </w:rPr>
      <w:instrText xml:space="preserve"> PAGE   \* MERGEFORMAT </w:instrText>
    </w:r>
    <w:r w:rsidRPr="008A06A2">
      <w:rPr>
        <w:caps/>
      </w:rPr>
      <w:fldChar w:fldCharType="separate"/>
    </w:r>
    <w:r w:rsidR="00486CB9" w:rsidRPr="00486CB9">
      <w:rPr>
        <w:noProof/>
      </w:rPr>
      <w:t>xi</w:t>
    </w:r>
    <w:r w:rsidRPr="008A06A2">
      <w:rPr>
        <w:caps/>
        <w:noProof/>
      </w:rPr>
      <w:fldChar w:fldCharType="end"/>
    </w:r>
  </w:p>
  <w:p w14:paraId="0AAA5FDC" w14:textId="77777777" w:rsidR="00A00BA3" w:rsidRPr="006109C7" w:rsidRDefault="00A00BA3" w:rsidP="006109C7">
    <w:pPr>
      <w:pStyle w:val="Footer"/>
      <w:rPr>
        <w:i/>
        <w:color w:val="808080" w:themeColor="background1" w:themeShade="8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ED826" w14:textId="5CA16421" w:rsidR="00A00BA3" w:rsidRPr="008A06A2" w:rsidRDefault="00A00BA3">
    <w:pPr>
      <w:pStyle w:val="Footer"/>
      <w:jc w:val="center"/>
      <w:rPr>
        <w:caps/>
        <w:noProof/>
      </w:rPr>
    </w:pPr>
    <w:r w:rsidRPr="008A06A2">
      <w:rPr>
        <w:caps/>
      </w:rPr>
      <w:fldChar w:fldCharType="begin"/>
    </w:r>
    <w:r w:rsidRPr="008A06A2">
      <w:rPr>
        <w:caps/>
      </w:rPr>
      <w:instrText xml:space="preserve"> PAGE   \* MERGEFORMAT </w:instrText>
    </w:r>
    <w:r w:rsidRPr="008A06A2">
      <w:rPr>
        <w:caps/>
      </w:rPr>
      <w:fldChar w:fldCharType="separate"/>
    </w:r>
    <w:r w:rsidR="00486CB9" w:rsidRPr="00486CB9">
      <w:rPr>
        <w:noProof/>
      </w:rPr>
      <w:t>15</w:t>
    </w:r>
    <w:r w:rsidRPr="008A06A2">
      <w:rPr>
        <w:caps/>
        <w:noProof/>
      </w:rPr>
      <w:fldChar w:fldCharType="end"/>
    </w:r>
  </w:p>
  <w:p w14:paraId="2CA72570" w14:textId="77777777" w:rsidR="00A00BA3" w:rsidRPr="006109C7" w:rsidRDefault="00A00BA3" w:rsidP="006109C7">
    <w:pPr>
      <w:pStyle w:val="Footer"/>
      <w:rPr>
        <w:i/>
        <w:color w:val="808080" w:themeColor="background1" w:themeShade="8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1FD64" w14:textId="77777777" w:rsidR="00A00BA3" w:rsidRDefault="00A00BA3" w:rsidP="006109C7">
      <w:r>
        <w:separator/>
      </w:r>
    </w:p>
  </w:footnote>
  <w:footnote w:type="continuationSeparator" w:id="0">
    <w:p w14:paraId="68DEBD3D" w14:textId="77777777" w:rsidR="00A00BA3" w:rsidRDefault="00A00BA3" w:rsidP="006109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448EA9" w14:textId="77777777" w:rsidR="00A00BA3" w:rsidRPr="006109C7" w:rsidRDefault="00A00BA3" w:rsidP="006109C7">
    <w:pPr>
      <w:pStyle w:val="Header"/>
      <w:rPr>
        <w:b/>
        <w:i/>
        <w:color w:val="808080" w:themeColor="background1" w:themeShade="80"/>
      </w:rPr>
    </w:pPr>
    <w:r w:rsidRPr="006109C7">
      <w:rPr>
        <w:b/>
        <w:i/>
        <w:color w:val="808080" w:themeColor="background1" w:themeShade="80"/>
      </w:rPr>
      <w:t>Reputation management in a digital world: The role of online information in the management and evaluation of personal reputations</w:t>
    </w:r>
  </w:p>
  <w:p w14:paraId="2421AA5C" w14:textId="77777777" w:rsidR="00A00BA3" w:rsidRPr="006109C7" w:rsidRDefault="00A00BA3" w:rsidP="006109C7">
    <w:pPr>
      <w:pStyle w:val="Header"/>
      <w:rPr>
        <w:i/>
        <w:color w:val="808080" w:themeColor="background1" w:themeShade="80"/>
        <w:sz w:val="12"/>
      </w:rPr>
    </w:pPr>
    <w:r>
      <w:rPr>
        <w:i/>
        <w:color w:val="808080" w:themeColor="background1" w:themeShade="80"/>
      </w:rPr>
      <w:t>Declaration</w:t>
    </w:r>
  </w:p>
  <w:p w14:paraId="3A915CE8" w14:textId="77777777" w:rsidR="00A00BA3" w:rsidRPr="006109C7" w:rsidRDefault="00A00BA3" w:rsidP="006109C7">
    <w:pPr>
      <w:pStyle w:val="Header"/>
      <w:rPr>
        <w:sz w:val="12"/>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9E5E1" w14:textId="77777777" w:rsidR="00A00BA3" w:rsidRPr="006109C7" w:rsidRDefault="00A00BA3" w:rsidP="006109C7">
    <w:pPr>
      <w:pStyle w:val="Header"/>
      <w:rPr>
        <w:sz w:val="12"/>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ECBBCF" w14:textId="77777777" w:rsidR="00A00BA3" w:rsidRPr="006109C7" w:rsidRDefault="00A00BA3" w:rsidP="006109C7">
    <w:pPr>
      <w:pStyle w:val="Header"/>
      <w:rPr>
        <w:sz w:val="12"/>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DC0C4" w14:textId="77777777" w:rsidR="00A00BA3" w:rsidRPr="006109C7" w:rsidRDefault="00A00BA3" w:rsidP="006109C7">
    <w:pPr>
      <w:pStyle w:val="Header"/>
      <w:rPr>
        <w:sz w:val="12"/>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7C4DA" w14:textId="77777777" w:rsidR="00A00BA3" w:rsidRPr="006109C7" w:rsidRDefault="00A00BA3" w:rsidP="006109C7">
    <w:pPr>
      <w:pStyle w:val="Header"/>
      <w:rPr>
        <w:sz w:val="12"/>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F341A" w14:textId="77777777" w:rsidR="00A00BA3" w:rsidRPr="006109C7" w:rsidRDefault="00A00BA3" w:rsidP="006109C7">
    <w:pPr>
      <w:pStyle w:val="Header"/>
      <w:rPr>
        <w:sz w:val="12"/>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E5CAE" w14:textId="77777777" w:rsidR="00A00BA3" w:rsidRPr="006109C7" w:rsidRDefault="00A00BA3" w:rsidP="006109C7">
    <w:pPr>
      <w:pStyle w:val="Header"/>
      <w:rPr>
        <w:sz w:val="12"/>
      </w:rP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0A65C" w14:textId="77777777" w:rsidR="00A00BA3" w:rsidRPr="006109C7" w:rsidRDefault="00A00BA3" w:rsidP="006109C7">
    <w:pPr>
      <w:pStyle w:val="Header"/>
      <w:rPr>
        <w:sz w:val="12"/>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7E5F7" w14:textId="77777777" w:rsidR="00A00BA3" w:rsidRPr="006109C7" w:rsidRDefault="00A00BA3" w:rsidP="006109C7">
    <w:pPr>
      <w:pStyle w:val="Header"/>
      <w:rPr>
        <w:sz w:val="12"/>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C4006B" w14:textId="77777777" w:rsidR="00A00BA3" w:rsidRPr="006109C7" w:rsidRDefault="00A00BA3" w:rsidP="006109C7">
    <w:pPr>
      <w:pStyle w:val="Header"/>
      <w:rPr>
        <w:sz w:val="1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5DCB05" w14:textId="77777777" w:rsidR="00A00BA3" w:rsidRPr="006109C7" w:rsidRDefault="00A00BA3" w:rsidP="006109C7">
    <w:pPr>
      <w:pStyle w:val="Header"/>
      <w:rPr>
        <w:sz w:val="12"/>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7F803" w14:textId="77777777" w:rsidR="00A00BA3" w:rsidRPr="006109C7" w:rsidRDefault="00A00BA3" w:rsidP="006109C7">
    <w:pPr>
      <w:pStyle w:val="Header"/>
      <w:rPr>
        <w:sz w:val="12"/>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BBA2B" w14:textId="77777777" w:rsidR="00A00BA3" w:rsidRPr="006109C7" w:rsidRDefault="00A00BA3" w:rsidP="006109C7">
    <w:pPr>
      <w:pStyle w:val="Header"/>
      <w:rPr>
        <w:sz w:val="12"/>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5CDBC" w14:textId="77777777" w:rsidR="00A00BA3" w:rsidRPr="008A06A2" w:rsidRDefault="00A00BA3" w:rsidP="008A06A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8B378C" w14:textId="77777777" w:rsidR="00A00BA3" w:rsidRPr="008A06A2" w:rsidRDefault="00A00BA3" w:rsidP="008A06A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42DDD" w14:textId="77777777" w:rsidR="00A00BA3" w:rsidRPr="006109C7" w:rsidRDefault="00A00BA3" w:rsidP="006109C7">
    <w:pPr>
      <w:pStyle w:val="Header"/>
      <w:rPr>
        <w:sz w:val="12"/>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B35F72" w14:textId="7D5FE610" w:rsidR="00A00BA3" w:rsidRPr="006109C7" w:rsidRDefault="00A00BA3" w:rsidP="00371F09">
    <w:pPr>
      <w:pStyle w:val="Header"/>
      <w:rPr>
        <w:b/>
        <w:i/>
        <w:color w:val="808080" w:themeColor="background1" w:themeShade="80"/>
      </w:rPr>
    </w:pPr>
  </w:p>
  <w:p w14:paraId="043B26DE" w14:textId="3BFE7E8B" w:rsidR="00A00BA3" w:rsidRDefault="00A00BA3" w:rsidP="006109C7">
    <w:pPr>
      <w:pStyle w:val="Header"/>
      <w:rPr>
        <w:sz w:val="12"/>
      </w:rPr>
    </w:pPr>
  </w:p>
  <w:p w14:paraId="2D49667A" w14:textId="77777777" w:rsidR="00A00BA3" w:rsidRPr="006109C7" w:rsidRDefault="00A00BA3" w:rsidP="006109C7">
    <w:pPr>
      <w:pStyle w:val="Header"/>
      <w:rPr>
        <w:sz w:val="1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85511"/>
    <w:multiLevelType w:val="hybridMultilevel"/>
    <w:tmpl w:val="62C45F58"/>
    <w:lvl w:ilvl="0" w:tplc="18B418B6">
      <w:start w:val="4"/>
      <w:numFmt w:val="bullet"/>
      <w:lvlText w:val="►"/>
      <w:lvlJc w:val="left"/>
      <w:pPr>
        <w:ind w:left="720" w:hanging="360"/>
      </w:pPr>
      <w:rPr>
        <w:rFonts w:ascii="Arial" w:eastAsiaTheme="minorHAnsi"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B0F57"/>
    <w:multiLevelType w:val="hybridMultilevel"/>
    <w:tmpl w:val="8286B650"/>
    <w:lvl w:ilvl="0" w:tplc="68FAA6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74CBC"/>
    <w:multiLevelType w:val="hybridMultilevel"/>
    <w:tmpl w:val="391E8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D07849"/>
    <w:multiLevelType w:val="hybridMultilevel"/>
    <w:tmpl w:val="96D4C56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54609A"/>
    <w:multiLevelType w:val="hybridMultilevel"/>
    <w:tmpl w:val="609A7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B630F3"/>
    <w:multiLevelType w:val="hybridMultilevel"/>
    <w:tmpl w:val="46522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CE1080"/>
    <w:multiLevelType w:val="hybridMultilevel"/>
    <w:tmpl w:val="50BCB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501A3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233389"/>
    <w:multiLevelType w:val="hybridMultilevel"/>
    <w:tmpl w:val="89A0617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871226"/>
    <w:multiLevelType w:val="hybridMultilevel"/>
    <w:tmpl w:val="64C691C2"/>
    <w:lvl w:ilvl="0" w:tplc="94B0AC5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641475"/>
    <w:multiLevelType w:val="hybridMultilevel"/>
    <w:tmpl w:val="9AD4362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BA73C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37419D"/>
    <w:multiLevelType w:val="hybridMultilevel"/>
    <w:tmpl w:val="A0149C58"/>
    <w:lvl w:ilvl="0" w:tplc="6400C28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DE4CDE"/>
    <w:multiLevelType w:val="multilevel"/>
    <w:tmpl w:val="A4A02400"/>
    <w:lvl w:ilvl="0">
      <w:start w:val="1"/>
      <w:numFmt w:val="decimal"/>
      <w:lvlText w:val="(%1)"/>
      <w:lvlJc w:val="left"/>
      <w:pPr>
        <w:ind w:left="432" w:hanging="432"/>
      </w:pPr>
      <w:rPr>
        <w:rFonts w:hint="default"/>
      </w:rPr>
    </w:lvl>
    <w:lvl w:ilvl="1">
      <w:start w:val="1"/>
      <w:numFmt w:val="decimal"/>
      <w:lvlText w:val="6.%2"/>
      <w:lvlJc w:val="left"/>
      <w:pPr>
        <w:ind w:left="576" w:hanging="576"/>
      </w:pPr>
      <w:rPr>
        <w:rFonts w:hint="default"/>
      </w:rPr>
    </w:lvl>
    <w:lvl w:ilvl="2">
      <w:start w:val="1"/>
      <w:numFmt w:val="decimal"/>
      <w:lvlText w:val="6.%2.%3"/>
      <w:lvlJc w:val="left"/>
      <w:pPr>
        <w:ind w:left="720" w:hanging="720"/>
      </w:pPr>
      <w:rPr>
        <w:rFonts w:hint="default"/>
      </w:rPr>
    </w:lvl>
    <w:lvl w:ilvl="3">
      <w:start w:val="1"/>
      <w:numFmt w:val="decimal"/>
      <w:lvlText w:val="6.%2.%3.%4"/>
      <w:lvlJc w:val="left"/>
      <w:pPr>
        <w:ind w:left="864" w:hanging="864"/>
      </w:pPr>
      <w:rPr>
        <w:rFonts w:hint="default"/>
      </w:rPr>
    </w:lvl>
    <w:lvl w:ilvl="4">
      <w:start w:val="1"/>
      <w:numFmt w:val="decimal"/>
      <w:lvlText w:val="6.%2.%3.%4.%5"/>
      <w:lvlJc w:val="left"/>
      <w:pPr>
        <w:ind w:left="1008" w:hanging="1008"/>
      </w:pPr>
      <w:rPr>
        <w:rFonts w:hint="default"/>
      </w:rPr>
    </w:lvl>
    <w:lvl w:ilvl="5">
      <w:start w:val="1"/>
      <w:numFmt w:val="decimal"/>
      <w:lvlText w:val="6.%2.%3.%4.%5.%6"/>
      <w:lvlJc w:val="left"/>
      <w:pPr>
        <w:ind w:left="1152" w:hanging="1152"/>
      </w:pPr>
      <w:rPr>
        <w:rFonts w:hint="default"/>
      </w:rPr>
    </w:lvl>
    <w:lvl w:ilvl="6">
      <w:start w:val="1"/>
      <w:numFmt w:val="decimal"/>
      <w:lvlText w:val="6.%2.%3.%4.%5.%6.%7"/>
      <w:lvlJc w:val="left"/>
      <w:pPr>
        <w:ind w:left="1296" w:hanging="1296"/>
      </w:pPr>
      <w:rPr>
        <w:rFonts w:hint="default"/>
      </w:rPr>
    </w:lvl>
    <w:lvl w:ilvl="7">
      <w:start w:val="1"/>
      <w:numFmt w:val="decimal"/>
      <w:lvlText w:val="6.%2.%3.%4.%5.%6.%7.%8"/>
      <w:lvlJc w:val="left"/>
      <w:pPr>
        <w:ind w:left="1440" w:hanging="1440"/>
      </w:pPr>
      <w:rPr>
        <w:rFonts w:hint="default"/>
      </w:rPr>
    </w:lvl>
    <w:lvl w:ilvl="8">
      <w:start w:val="1"/>
      <w:numFmt w:val="decimal"/>
      <w:lvlText w:val="6.%2.%3.%4.%5.%6.%7.%8.%9"/>
      <w:lvlJc w:val="left"/>
      <w:pPr>
        <w:ind w:left="1584" w:hanging="1584"/>
      </w:pPr>
      <w:rPr>
        <w:rFonts w:hint="default"/>
      </w:rPr>
    </w:lvl>
  </w:abstractNum>
  <w:abstractNum w:abstractNumId="14" w15:restartNumberingAfterBreak="0">
    <w:nsid w:val="2CC24CC8"/>
    <w:multiLevelType w:val="hybridMultilevel"/>
    <w:tmpl w:val="A6C8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011AD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09451F"/>
    <w:multiLevelType w:val="hybridMultilevel"/>
    <w:tmpl w:val="FE407D82"/>
    <w:lvl w:ilvl="0" w:tplc="413290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B27095"/>
    <w:multiLevelType w:val="hybridMultilevel"/>
    <w:tmpl w:val="CB08A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731F3D"/>
    <w:multiLevelType w:val="multilevel"/>
    <w:tmpl w:val="11BE02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9B62A0B"/>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EE0BFF"/>
    <w:multiLevelType w:val="hybridMultilevel"/>
    <w:tmpl w:val="EE7CC2D6"/>
    <w:lvl w:ilvl="0" w:tplc="C316C95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42B154B2"/>
    <w:multiLevelType w:val="hybridMultilevel"/>
    <w:tmpl w:val="3A5678C2"/>
    <w:lvl w:ilvl="0" w:tplc="18B418B6">
      <w:start w:val="4"/>
      <w:numFmt w:val="bullet"/>
      <w:lvlText w:val="►"/>
      <w:lvlJc w:val="left"/>
      <w:pPr>
        <w:ind w:left="770" w:hanging="360"/>
      </w:pPr>
      <w:rPr>
        <w:rFonts w:ascii="Arial" w:eastAsiaTheme="minorHAnsi" w:hAnsi="Arial" w:hint="default"/>
      </w:rPr>
    </w:lvl>
    <w:lvl w:ilvl="1" w:tplc="18B418B6">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2" w15:restartNumberingAfterBreak="0">
    <w:nsid w:val="50C55781"/>
    <w:multiLevelType w:val="multilevel"/>
    <w:tmpl w:val="76868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A146A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D3BB2"/>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EC488F"/>
    <w:multiLevelType w:val="multilevel"/>
    <w:tmpl w:val="BFC0BC2A"/>
    <w:lvl w:ilvl="0">
      <w:start w:val="1"/>
      <w:numFmt w:val="decimal"/>
      <w:pStyle w:val="Heading1"/>
      <w:suff w:val="space"/>
      <w:lvlText w:val="Chapter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67E4643A"/>
    <w:multiLevelType w:val="hybridMultilevel"/>
    <w:tmpl w:val="833AC3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918043C"/>
    <w:multiLevelType w:val="hybridMultilevel"/>
    <w:tmpl w:val="E51C03B2"/>
    <w:lvl w:ilvl="0" w:tplc="2BF846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AD7FC1"/>
    <w:multiLevelType w:val="hybridMultilevel"/>
    <w:tmpl w:val="E662FEA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2D48C9"/>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67376F7"/>
    <w:multiLevelType w:val="hybridMultilevel"/>
    <w:tmpl w:val="752A3C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85651C7"/>
    <w:multiLevelType w:val="hybridMultilevel"/>
    <w:tmpl w:val="F8AA4E4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E816F18"/>
    <w:multiLevelType w:val="hybridMultilevel"/>
    <w:tmpl w:val="6DB07862"/>
    <w:lvl w:ilvl="0" w:tplc="18B418B6">
      <w:start w:val="4"/>
      <w:numFmt w:val="bullet"/>
      <w:lvlText w:val="►"/>
      <w:lvlJc w:val="left"/>
      <w:pPr>
        <w:ind w:left="770" w:hanging="360"/>
      </w:pPr>
      <w:rPr>
        <w:rFonts w:ascii="Arial" w:eastAsiaTheme="minorHAnsi" w:hAnsi="Arial" w:hint="default"/>
      </w:rPr>
    </w:lvl>
    <w:lvl w:ilvl="1" w:tplc="EEB63E64">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3" w15:restartNumberingAfterBreak="0">
    <w:nsid w:val="7F595BAF"/>
    <w:multiLevelType w:val="hybridMultilevel"/>
    <w:tmpl w:val="0C161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8"/>
  </w:num>
  <w:num w:numId="3">
    <w:abstractNumId w:val="13"/>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num>
  <w:num w:numId="6">
    <w:abstractNumId w:val="31"/>
  </w:num>
  <w:num w:numId="7">
    <w:abstractNumId w:val="8"/>
  </w:num>
  <w:num w:numId="8">
    <w:abstractNumId w:val="19"/>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5"/>
  </w:num>
  <w:num w:numId="12">
    <w:abstractNumId w:val="26"/>
  </w:num>
  <w:num w:numId="13">
    <w:abstractNumId w:val="10"/>
  </w:num>
  <w:num w:numId="14">
    <w:abstractNumId w:val="23"/>
  </w:num>
  <w:num w:numId="15">
    <w:abstractNumId w:val="3"/>
  </w:num>
  <w:num w:numId="16">
    <w:abstractNumId w:val="24"/>
  </w:num>
  <w:num w:numId="17">
    <w:abstractNumId w:val="16"/>
  </w:num>
  <w:num w:numId="18">
    <w:abstractNumId w:val="9"/>
  </w:num>
  <w:num w:numId="19">
    <w:abstractNumId w:val="1"/>
  </w:num>
  <w:num w:numId="20">
    <w:abstractNumId w:val="12"/>
  </w:num>
  <w:num w:numId="21">
    <w:abstractNumId w:val="28"/>
  </w:num>
  <w:num w:numId="22">
    <w:abstractNumId w:val="27"/>
  </w:num>
  <w:num w:numId="23">
    <w:abstractNumId w:val="5"/>
  </w:num>
  <w:num w:numId="24">
    <w:abstractNumId w:val="6"/>
  </w:num>
  <w:num w:numId="25">
    <w:abstractNumId w:val="21"/>
  </w:num>
  <w:num w:numId="26">
    <w:abstractNumId w:val="32"/>
  </w:num>
  <w:num w:numId="27">
    <w:abstractNumId w:val="0"/>
  </w:num>
  <w:num w:numId="28">
    <w:abstractNumId w:val="11"/>
  </w:num>
  <w:num w:numId="29">
    <w:abstractNumId w:val="14"/>
  </w:num>
  <w:num w:numId="30">
    <w:abstractNumId w:val="2"/>
  </w:num>
  <w:num w:numId="31">
    <w:abstractNumId w:val="17"/>
  </w:num>
  <w:num w:numId="32">
    <w:abstractNumId w:val="25"/>
  </w:num>
  <w:num w:numId="33">
    <w:abstractNumId w:val="25"/>
  </w:num>
  <w:num w:numId="34">
    <w:abstractNumId w:val="25"/>
  </w:num>
  <w:num w:numId="35">
    <w:abstractNumId w:val="4"/>
  </w:num>
  <w:num w:numId="36">
    <w:abstractNumId w:val="33"/>
  </w:num>
  <w:num w:numId="37">
    <w:abstractNumId w:val="22"/>
  </w:num>
  <w:num w:numId="38">
    <w:abstractNumId w:val="30"/>
  </w:num>
  <w:num w:numId="39">
    <w:abstractNumId w:val="25"/>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efaultTableStyle w:val="Heading1Char"/>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9C7"/>
    <w:rsid w:val="00004709"/>
    <w:rsid w:val="000049CD"/>
    <w:rsid w:val="00005462"/>
    <w:rsid w:val="00007392"/>
    <w:rsid w:val="00032B6F"/>
    <w:rsid w:val="000375A9"/>
    <w:rsid w:val="00037F87"/>
    <w:rsid w:val="00041D74"/>
    <w:rsid w:val="000441CB"/>
    <w:rsid w:val="000504D9"/>
    <w:rsid w:val="00050AC7"/>
    <w:rsid w:val="000521F4"/>
    <w:rsid w:val="00054702"/>
    <w:rsid w:val="0006251D"/>
    <w:rsid w:val="0006375A"/>
    <w:rsid w:val="0006395C"/>
    <w:rsid w:val="00063BE6"/>
    <w:rsid w:val="00063F30"/>
    <w:rsid w:val="00066FC3"/>
    <w:rsid w:val="000715FB"/>
    <w:rsid w:val="00074B3E"/>
    <w:rsid w:val="00075AE5"/>
    <w:rsid w:val="0008417D"/>
    <w:rsid w:val="00085B53"/>
    <w:rsid w:val="000918B9"/>
    <w:rsid w:val="00092358"/>
    <w:rsid w:val="000935ED"/>
    <w:rsid w:val="000A512B"/>
    <w:rsid w:val="000A762C"/>
    <w:rsid w:val="000C0400"/>
    <w:rsid w:val="000C4BD7"/>
    <w:rsid w:val="000C56D3"/>
    <w:rsid w:val="000C6F9A"/>
    <w:rsid w:val="000D2D04"/>
    <w:rsid w:val="000D593C"/>
    <w:rsid w:val="000D61E2"/>
    <w:rsid w:val="000D7484"/>
    <w:rsid w:val="000E1107"/>
    <w:rsid w:val="000E1522"/>
    <w:rsid w:val="00107CC8"/>
    <w:rsid w:val="0011653E"/>
    <w:rsid w:val="00123C4F"/>
    <w:rsid w:val="00131303"/>
    <w:rsid w:val="001377B8"/>
    <w:rsid w:val="001459AA"/>
    <w:rsid w:val="00153EE1"/>
    <w:rsid w:val="00162284"/>
    <w:rsid w:val="001716AE"/>
    <w:rsid w:val="001908EC"/>
    <w:rsid w:val="00192B60"/>
    <w:rsid w:val="001A3B00"/>
    <w:rsid w:val="001B1B32"/>
    <w:rsid w:val="001B25F6"/>
    <w:rsid w:val="001C18A4"/>
    <w:rsid w:val="001C58B2"/>
    <w:rsid w:val="001D36CC"/>
    <w:rsid w:val="001D5F65"/>
    <w:rsid w:val="001D6FC2"/>
    <w:rsid w:val="001E7E93"/>
    <w:rsid w:val="001F093C"/>
    <w:rsid w:val="001F40D0"/>
    <w:rsid w:val="001F422B"/>
    <w:rsid w:val="001F5CF5"/>
    <w:rsid w:val="00202E60"/>
    <w:rsid w:val="002104EA"/>
    <w:rsid w:val="00212431"/>
    <w:rsid w:val="00214BFF"/>
    <w:rsid w:val="00222B62"/>
    <w:rsid w:val="00223F4B"/>
    <w:rsid w:val="002249DD"/>
    <w:rsid w:val="00230763"/>
    <w:rsid w:val="002321C7"/>
    <w:rsid w:val="0023771A"/>
    <w:rsid w:val="00237949"/>
    <w:rsid w:val="00244A18"/>
    <w:rsid w:val="002527AE"/>
    <w:rsid w:val="00256D45"/>
    <w:rsid w:val="0026209B"/>
    <w:rsid w:val="00266604"/>
    <w:rsid w:val="00267490"/>
    <w:rsid w:val="00276CEB"/>
    <w:rsid w:val="002811A1"/>
    <w:rsid w:val="00287BF0"/>
    <w:rsid w:val="00294CBF"/>
    <w:rsid w:val="0029528F"/>
    <w:rsid w:val="002972BC"/>
    <w:rsid w:val="002A0F23"/>
    <w:rsid w:val="002A12E6"/>
    <w:rsid w:val="002A16D6"/>
    <w:rsid w:val="002A76BB"/>
    <w:rsid w:val="002B567E"/>
    <w:rsid w:val="002B6FF9"/>
    <w:rsid w:val="002C0AC2"/>
    <w:rsid w:val="002D5234"/>
    <w:rsid w:val="002D5C99"/>
    <w:rsid w:val="002E4D56"/>
    <w:rsid w:val="002F1150"/>
    <w:rsid w:val="002F4C93"/>
    <w:rsid w:val="0030349B"/>
    <w:rsid w:val="003131F1"/>
    <w:rsid w:val="00317EDB"/>
    <w:rsid w:val="00320FBC"/>
    <w:rsid w:val="00332C7F"/>
    <w:rsid w:val="00335717"/>
    <w:rsid w:val="00336E95"/>
    <w:rsid w:val="00337FAE"/>
    <w:rsid w:val="00342008"/>
    <w:rsid w:val="00354534"/>
    <w:rsid w:val="00354BAC"/>
    <w:rsid w:val="00355EFE"/>
    <w:rsid w:val="0035619C"/>
    <w:rsid w:val="0035701A"/>
    <w:rsid w:val="0036183E"/>
    <w:rsid w:val="00363125"/>
    <w:rsid w:val="00363765"/>
    <w:rsid w:val="00371F09"/>
    <w:rsid w:val="0037345D"/>
    <w:rsid w:val="00377954"/>
    <w:rsid w:val="00381886"/>
    <w:rsid w:val="00381B90"/>
    <w:rsid w:val="00385D57"/>
    <w:rsid w:val="003873A0"/>
    <w:rsid w:val="0039617A"/>
    <w:rsid w:val="003A0311"/>
    <w:rsid w:val="003B2503"/>
    <w:rsid w:val="003B29A1"/>
    <w:rsid w:val="003B784E"/>
    <w:rsid w:val="003C0B76"/>
    <w:rsid w:val="003C1041"/>
    <w:rsid w:val="003D2DDC"/>
    <w:rsid w:val="003E292C"/>
    <w:rsid w:val="003F38A3"/>
    <w:rsid w:val="004028E1"/>
    <w:rsid w:val="004048AE"/>
    <w:rsid w:val="004151D7"/>
    <w:rsid w:val="00420EB7"/>
    <w:rsid w:val="00434B62"/>
    <w:rsid w:val="00446A81"/>
    <w:rsid w:val="004508E0"/>
    <w:rsid w:val="00452B12"/>
    <w:rsid w:val="004632BB"/>
    <w:rsid w:val="00464CD2"/>
    <w:rsid w:val="0047077B"/>
    <w:rsid w:val="004757D9"/>
    <w:rsid w:val="00480862"/>
    <w:rsid w:val="00482434"/>
    <w:rsid w:val="00484B0F"/>
    <w:rsid w:val="00484FDA"/>
    <w:rsid w:val="00486CB9"/>
    <w:rsid w:val="004A0154"/>
    <w:rsid w:val="004B022C"/>
    <w:rsid w:val="004B5123"/>
    <w:rsid w:val="004B5543"/>
    <w:rsid w:val="004C187C"/>
    <w:rsid w:val="004D04B7"/>
    <w:rsid w:val="004D26DE"/>
    <w:rsid w:val="004D37A4"/>
    <w:rsid w:val="004D4F6D"/>
    <w:rsid w:val="004D5B17"/>
    <w:rsid w:val="004D7481"/>
    <w:rsid w:val="004E034E"/>
    <w:rsid w:val="00500413"/>
    <w:rsid w:val="0050152E"/>
    <w:rsid w:val="00511417"/>
    <w:rsid w:val="00513D8C"/>
    <w:rsid w:val="00521F22"/>
    <w:rsid w:val="00526058"/>
    <w:rsid w:val="0052606C"/>
    <w:rsid w:val="00527219"/>
    <w:rsid w:val="00536B26"/>
    <w:rsid w:val="00545293"/>
    <w:rsid w:val="0055385A"/>
    <w:rsid w:val="00557ACF"/>
    <w:rsid w:val="005676E4"/>
    <w:rsid w:val="005731DC"/>
    <w:rsid w:val="00573ED9"/>
    <w:rsid w:val="00574C1F"/>
    <w:rsid w:val="00580CBB"/>
    <w:rsid w:val="00594568"/>
    <w:rsid w:val="00596BDE"/>
    <w:rsid w:val="005A0376"/>
    <w:rsid w:val="005A3F0F"/>
    <w:rsid w:val="005B7B28"/>
    <w:rsid w:val="005D3D43"/>
    <w:rsid w:val="005D47AC"/>
    <w:rsid w:val="005E29E3"/>
    <w:rsid w:val="005E7AD6"/>
    <w:rsid w:val="005F3FA2"/>
    <w:rsid w:val="006009B7"/>
    <w:rsid w:val="0060258E"/>
    <w:rsid w:val="006038A4"/>
    <w:rsid w:val="006109C7"/>
    <w:rsid w:val="00615F06"/>
    <w:rsid w:val="006515AC"/>
    <w:rsid w:val="006554C9"/>
    <w:rsid w:val="006565E7"/>
    <w:rsid w:val="0065732C"/>
    <w:rsid w:val="0067205D"/>
    <w:rsid w:val="00672E1A"/>
    <w:rsid w:val="00672E67"/>
    <w:rsid w:val="00673D71"/>
    <w:rsid w:val="006774ED"/>
    <w:rsid w:val="0068129C"/>
    <w:rsid w:val="00682DA0"/>
    <w:rsid w:val="00683414"/>
    <w:rsid w:val="006839F1"/>
    <w:rsid w:val="00690B6D"/>
    <w:rsid w:val="00695584"/>
    <w:rsid w:val="006A2D88"/>
    <w:rsid w:val="006A4C09"/>
    <w:rsid w:val="006A7B32"/>
    <w:rsid w:val="006B220D"/>
    <w:rsid w:val="006B5685"/>
    <w:rsid w:val="006B5909"/>
    <w:rsid w:val="006C019D"/>
    <w:rsid w:val="006C13AC"/>
    <w:rsid w:val="006C6CC3"/>
    <w:rsid w:val="006D6953"/>
    <w:rsid w:val="006D6AAA"/>
    <w:rsid w:val="006E052D"/>
    <w:rsid w:val="006E2DA0"/>
    <w:rsid w:val="006E581B"/>
    <w:rsid w:val="006F2286"/>
    <w:rsid w:val="006F585B"/>
    <w:rsid w:val="00702D94"/>
    <w:rsid w:val="00703CF9"/>
    <w:rsid w:val="00707EEE"/>
    <w:rsid w:val="00715A55"/>
    <w:rsid w:val="007232E6"/>
    <w:rsid w:val="00723B50"/>
    <w:rsid w:val="007367C3"/>
    <w:rsid w:val="007434FD"/>
    <w:rsid w:val="007447C7"/>
    <w:rsid w:val="00747583"/>
    <w:rsid w:val="00754357"/>
    <w:rsid w:val="00770B87"/>
    <w:rsid w:val="00776B69"/>
    <w:rsid w:val="00782D62"/>
    <w:rsid w:val="00795117"/>
    <w:rsid w:val="00797011"/>
    <w:rsid w:val="007A7DAE"/>
    <w:rsid w:val="007B173A"/>
    <w:rsid w:val="007B63BF"/>
    <w:rsid w:val="007C3B73"/>
    <w:rsid w:val="007C6CA9"/>
    <w:rsid w:val="007C7974"/>
    <w:rsid w:val="007D1BD1"/>
    <w:rsid w:val="007D5CE3"/>
    <w:rsid w:val="007E1191"/>
    <w:rsid w:val="007E14DE"/>
    <w:rsid w:val="007E1E83"/>
    <w:rsid w:val="007F6BA3"/>
    <w:rsid w:val="00801ADF"/>
    <w:rsid w:val="0080274F"/>
    <w:rsid w:val="00803724"/>
    <w:rsid w:val="0080485B"/>
    <w:rsid w:val="008126E4"/>
    <w:rsid w:val="00815767"/>
    <w:rsid w:val="00815C0C"/>
    <w:rsid w:val="00816AB1"/>
    <w:rsid w:val="008354B6"/>
    <w:rsid w:val="00841D42"/>
    <w:rsid w:val="00843026"/>
    <w:rsid w:val="00847944"/>
    <w:rsid w:val="008565A5"/>
    <w:rsid w:val="0086085C"/>
    <w:rsid w:val="00864D17"/>
    <w:rsid w:val="008663CE"/>
    <w:rsid w:val="00866970"/>
    <w:rsid w:val="008705EB"/>
    <w:rsid w:val="008766EA"/>
    <w:rsid w:val="00880192"/>
    <w:rsid w:val="0088061E"/>
    <w:rsid w:val="00882CD4"/>
    <w:rsid w:val="00883215"/>
    <w:rsid w:val="008969C2"/>
    <w:rsid w:val="008A06A2"/>
    <w:rsid w:val="008A421D"/>
    <w:rsid w:val="008A6178"/>
    <w:rsid w:val="008B3074"/>
    <w:rsid w:val="008B387C"/>
    <w:rsid w:val="008C122D"/>
    <w:rsid w:val="008C2BD6"/>
    <w:rsid w:val="008C4C56"/>
    <w:rsid w:val="008C6D95"/>
    <w:rsid w:val="008C7F71"/>
    <w:rsid w:val="008D0DC6"/>
    <w:rsid w:val="008D34A9"/>
    <w:rsid w:val="008D4766"/>
    <w:rsid w:val="00900BC4"/>
    <w:rsid w:val="0090362A"/>
    <w:rsid w:val="00907636"/>
    <w:rsid w:val="00910A79"/>
    <w:rsid w:val="00912AFC"/>
    <w:rsid w:val="009164B3"/>
    <w:rsid w:val="009345EA"/>
    <w:rsid w:val="0094178C"/>
    <w:rsid w:val="00941D73"/>
    <w:rsid w:val="00946394"/>
    <w:rsid w:val="00953222"/>
    <w:rsid w:val="0096668A"/>
    <w:rsid w:val="0097011C"/>
    <w:rsid w:val="00976192"/>
    <w:rsid w:val="00976875"/>
    <w:rsid w:val="009977E4"/>
    <w:rsid w:val="009A3403"/>
    <w:rsid w:val="009A39A5"/>
    <w:rsid w:val="009C38B8"/>
    <w:rsid w:val="009E62E2"/>
    <w:rsid w:val="009F0069"/>
    <w:rsid w:val="009F643E"/>
    <w:rsid w:val="00A003B0"/>
    <w:rsid w:val="00A00BA3"/>
    <w:rsid w:val="00A046E3"/>
    <w:rsid w:val="00A10105"/>
    <w:rsid w:val="00A21CA0"/>
    <w:rsid w:val="00A23B96"/>
    <w:rsid w:val="00A33690"/>
    <w:rsid w:val="00A410D7"/>
    <w:rsid w:val="00A41972"/>
    <w:rsid w:val="00A42BAF"/>
    <w:rsid w:val="00A432D1"/>
    <w:rsid w:val="00A47E92"/>
    <w:rsid w:val="00A5220B"/>
    <w:rsid w:val="00A524F9"/>
    <w:rsid w:val="00A615B7"/>
    <w:rsid w:val="00A615D3"/>
    <w:rsid w:val="00A61BEF"/>
    <w:rsid w:val="00A70A7A"/>
    <w:rsid w:val="00A71F0D"/>
    <w:rsid w:val="00A71FA3"/>
    <w:rsid w:val="00A75B25"/>
    <w:rsid w:val="00A92DC5"/>
    <w:rsid w:val="00AA06F2"/>
    <w:rsid w:val="00AB27B6"/>
    <w:rsid w:val="00AB3331"/>
    <w:rsid w:val="00AB551D"/>
    <w:rsid w:val="00AC58B0"/>
    <w:rsid w:val="00AD4227"/>
    <w:rsid w:val="00AD68A6"/>
    <w:rsid w:val="00AE2A13"/>
    <w:rsid w:val="00AF3F05"/>
    <w:rsid w:val="00B011EA"/>
    <w:rsid w:val="00B041FC"/>
    <w:rsid w:val="00B1181C"/>
    <w:rsid w:val="00B26367"/>
    <w:rsid w:val="00B26B66"/>
    <w:rsid w:val="00B2702A"/>
    <w:rsid w:val="00B320C8"/>
    <w:rsid w:val="00B34FB9"/>
    <w:rsid w:val="00B35E77"/>
    <w:rsid w:val="00B45F71"/>
    <w:rsid w:val="00B46DA4"/>
    <w:rsid w:val="00B46FBD"/>
    <w:rsid w:val="00B50360"/>
    <w:rsid w:val="00B50C24"/>
    <w:rsid w:val="00B52B34"/>
    <w:rsid w:val="00B627D5"/>
    <w:rsid w:val="00B67AB8"/>
    <w:rsid w:val="00B73B55"/>
    <w:rsid w:val="00B75064"/>
    <w:rsid w:val="00B75DC5"/>
    <w:rsid w:val="00B77B21"/>
    <w:rsid w:val="00B77C79"/>
    <w:rsid w:val="00B809E7"/>
    <w:rsid w:val="00B83E00"/>
    <w:rsid w:val="00B8688E"/>
    <w:rsid w:val="00BA0C1B"/>
    <w:rsid w:val="00BB42C1"/>
    <w:rsid w:val="00BC49DC"/>
    <w:rsid w:val="00BE0ECB"/>
    <w:rsid w:val="00BE1394"/>
    <w:rsid w:val="00BF14C3"/>
    <w:rsid w:val="00C00D09"/>
    <w:rsid w:val="00C0184F"/>
    <w:rsid w:val="00C0623F"/>
    <w:rsid w:val="00C07DEB"/>
    <w:rsid w:val="00C123C0"/>
    <w:rsid w:val="00C148C5"/>
    <w:rsid w:val="00C17207"/>
    <w:rsid w:val="00C32456"/>
    <w:rsid w:val="00C409BC"/>
    <w:rsid w:val="00C41565"/>
    <w:rsid w:val="00C42C10"/>
    <w:rsid w:val="00C47328"/>
    <w:rsid w:val="00C508C3"/>
    <w:rsid w:val="00C6006B"/>
    <w:rsid w:val="00C72919"/>
    <w:rsid w:val="00C75DE2"/>
    <w:rsid w:val="00C7678C"/>
    <w:rsid w:val="00C908E9"/>
    <w:rsid w:val="00C924E0"/>
    <w:rsid w:val="00C92E6C"/>
    <w:rsid w:val="00C9650A"/>
    <w:rsid w:val="00CB5124"/>
    <w:rsid w:val="00CB7058"/>
    <w:rsid w:val="00CB77B9"/>
    <w:rsid w:val="00CC0A7D"/>
    <w:rsid w:val="00CC2EBD"/>
    <w:rsid w:val="00CC302C"/>
    <w:rsid w:val="00CC78B5"/>
    <w:rsid w:val="00CD7C08"/>
    <w:rsid w:val="00CE623E"/>
    <w:rsid w:val="00CF0C6C"/>
    <w:rsid w:val="00D21464"/>
    <w:rsid w:val="00D241C7"/>
    <w:rsid w:val="00D445D7"/>
    <w:rsid w:val="00D454D9"/>
    <w:rsid w:val="00D65A45"/>
    <w:rsid w:val="00D65E92"/>
    <w:rsid w:val="00D72A36"/>
    <w:rsid w:val="00D75CE3"/>
    <w:rsid w:val="00D803A9"/>
    <w:rsid w:val="00D813DD"/>
    <w:rsid w:val="00D81580"/>
    <w:rsid w:val="00D81F62"/>
    <w:rsid w:val="00D82230"/>
    <w:rsid w:val="00D91B2C"/>
    <w:rsid w:val="00D93A9F"/>
    <w:rsid w:val="00D967EB"/>
    <w:rsid w:val="00DB26A5"/>
    <w:rsid w:val="00DB548F"/>
    <w:rsid w:val="00DC425D"/>
    <w:rsid w:val="00DC437F"/>
    <w:rsid w:val="00DC4696"/>
    <w:rsid w:val="00DC5D46"/>
    <w:rsid w:val="00DC7D26"/>
    <w:rsid w:val="00DD52FF"/>
    <w:rsid w:val="00DD5A8C"/>
    <w:rsid w:val="00DD75D9"/>
    <w:rsid w:val="00DE5329"/>
    <w:rsid w:val="00DE68EE"/>
    <w:rsid w:val="00E0302A"/>
    <w:rsid w:val="00E0452B"/>
    <w:rsid w:val="00E06647"/>
    <w:rsid w:val="00E10DEE"/>
    <w:rsid w:val="00E115F3"/>
    <w:rsid w:val="00E23E5C"/>
    <w:rsid w:val="00E26973"/>
    <w:rsid w:val="00E3680F"/>
    <w:rsid w:val="00E36F23"/>
    <w:rsid w:val="00E375F5"/>
    <w:rsid w:val="00E4094F"/>
    <w:rsid w:val="00E41F30"/>
    <w:rsid w:val="00E46B26"/>
    <w:rsid w:val="00E46F9D"/>
    <w:rsid w:val="00E550E4"/>
    <w:rsid w:val="00E60C63"/>
    <w:rsid w:val="00E75B04"/>
    <w:rsid w:val="00E769E0"/>
    <w:rsid w:val="00E955E9"/>
    <w:rsid w:val="00EA0D12"/>
    <w:rsid w:val="00EA1CEC"/>
    <w:rsid w:val="00EA3302"/>
    <w:rsid w:val="00EA4FB4"/>
    <w:rsid w:val="00EA7006"/>
    <w:rsid w:val="00EA7280"/>
    <w:rsid w:val="00EB158A"/>
    <w:rsid w:val="00EC0012"/>
    <w:rsid w:val="00EC2F34"/>
    <w:rsid w:val="00EC513A"/>
    <w:rsid w:val="00ED2511"/>
    <w:rsid w:val="00EE25EF"/>
    <w:rsid w:val="00EF1237"/>
    <w:rsid w:val="00EF4AE0"/>
    <w:rsid w:val="00F06775"/>
    <w:rsid w:val="00F06DAD"/>
    <w:rsid w:val="00F239FC"/>
    <w:rsid w:val="00F24BF3"/>
    <w:rsid w:val="00F3501C"/>
    <w:rsid w:val="00F4226A"/>
    <w:rsid w:val="00F47120"/>
    <w:rsid w:val="00F56991"/>
    <w:rsid w:val="00F63BCE"/>
    <w:rsid w:val="00F67DA4"/>
    <w:rsid w:val="00F775F4"/>
    <w:rsid w:val="00F82CEA"/>
    <w:rsid w:val="00F85E49"/>
    <w:rsid w:val="00F860FC"/>
    <w:rsid w:val="00F8674E"/>
    <w:rsid w:val="00F871D8"/>
    <w:rsid w:val="00F879FE"/>
    <w:rsid w:val="00F9448A"/>
    <w:rsid w:val="00FA7322"/>
    <w:rsid w:val="00FB37E2"/>
    <w:rsid w:val="00FB7814"/>
    <w:rsid w:val="00FB7E7A"/>
    <w:rsid w:val="00FC4ACA"/>
    <w:rsid w:val="00FD2038"/>
    <w:rsid w:val="00FD2244"/>
    <w:rsid w:val="00FD3BDA"/>
    <w:rsid w:val="00FF0492"/>
    <w:rsid w:val="00FF235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5356DDF"/>
  <w15:chartTrackingRefBased/>
  <w15:docId w15:val="{4C8D8010-8F18-4319-8A5A-4CB2ED00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9C7"/>
    <w:pPr>
      <w:spacing w:line="360" w:lineRule="auto"/>
    </w:pPr>
    <w:rPr>
      <w:rFonts w:ascii="Calibri" w:eastAsia="Calibri" w:hAnsi="Calibri" w:cs="Times New Roman"/>
      <w:sz w:val="24"/>
    </w:rPr>
  </w:style>
  <w:style w:type="paragraph" w:styleId="Heading1">
    <w:name w:val="heading 1"/>
    <w:basedOn w:val="Normal"/>
    <w:next w:val="Normal"/>
    <w:link w:val="Heading1Char"/>
    <w:uiPriority w:val="9"/>
    <w:qFormat/>
    <w:rsid w:val="00801ADF"/>
    <w:pPr>
      <w:keepNext/>
      <w:keepLines/>
      <w:numPr>
        <w:numId w:val="1"/>
      </w:numPr>
      <w:pBdr>
        <w:bottom w:val="single" w:sz="8" w:space="1" w:color="auto"/>
      </w:pBdr>
      <w:spacing w:before="120" w:line="240" w:lineRule="auto"/>
      <w:outlineLvl w:val="0"/>
    </w:pPr>
    <w:rPr>
      <w:rFonts w:ascii="Cambria" w:eastAsiaTheme="majorEastAsia" w:hAnsi="Cambria" w:cstheme="majorBidi"/>
      <w:b/>
      <w:sz w:val="32"/>
      <w:szCs w:val="32"/>
    </w:rPr>
  </w:style>
  <w:style w:type="paragraph" w:styleId="Heading2">
    <w:name w:val="heading 2"/>
    <w:basedOn w:val="Normal"/>
    <w:next w:val="Normal"/>
    <w:link w:val="Heading2Char"/>
    <w:unhideWhenUsed/>
    <w:qFormat/>
    <w:rsid w:val="00B77C79"/>
    <w:pPr>
      <w:keepNext/>
      <w:keepLines/>
      <w:numPr>
        <w:ilvl w:val="1"/>
        <w:numId w:val="1"/>
      </w:numPr>
      <w:spacing w:before="120" w:after="120" w:line="240" w:lineRule="auto"/>
      <w:outlineLvl w:val="1"/>
    </w:pPr>
    <w:rPr>
      <w:rFonts w:ascii="Cambria" w:eastAsiaTheme="majorEastAsia" w:hAnsi="Cambria" w:cstheme="majorBidi"/>
      <w:b/>
      <w:sz w:val="26"/>
      <w:szCs w:val="26"/>
    </w:rPr>
  </w:style>
  <w:style w:type="paragraph" w:styleId="Heading3">
    <w:name w:val="heading 3"/>
    <w:basedOn w:val="Normal"/>
    <w:next w:val="Normal"/>
    <w:link w:val="Heading3Char"/>
    <w:unhideWhenUsed/>
    <w:qFormat/>
    <w:rsid w:val="00B77C79"/>
    <w:pPr>
      <w:keepNext/>
      <w:keepLines/>
      <w:numPr>
        <w:ilvl w:val="2"/>
        <w:numId w:val="1"/>
      </w:numPr>
      <w:spacing w:before="240" w:after="60" w:line="240" w:lineRule="auto"/>
      <w:outlineLvl w:val="2"/>
    </w:pPr>
    <w:rPr>
      <w:rFonts w:ascii="Cambria" w:eastAsiaTheme="majorEastAsia" w:hAnsi="Cambria" w:cstheme="majorBidi"/>
      <w:b/>
      <w:szCs w:val="24"/>
    </w:rPr>
  </w:style>
  <w:style w:type="paragraph" w:styleId="Heading4">
    <w:name w:val="heading 4"/>
    <w:basedOn w:val="Normal"/>
    <w:next w:val="Normal"/>
    <w:link w:val="Heading4Char"/>
    <w:uiPriority w:val="9"/>
    <w:unhideWhenUsed/>
    <w:qFormat/>
    <w:rsid w:val="003A0311"/>
    <w:pPr>
      <w:keepNext/>
      <w:keepLines/>
      <w:numPr>
        <w:ilvl w:val="3"/>
        <w:numId w:val="1"/>
      </w:numPr>
      <w:spacing w:before="120" w:after="60" w:line="240" w:lineRule="auto"/>
      <w:ind w:left="862" w:hanging="862"/>
      <w:outlineLvl w:val="3"/>
    </w:pPr>
    <w:rPr>
      <w:rFonts w:ascii="Cambria" w:eastAsiaTheme="majorEastAsia" w:hAnsi="Cambria" w:cstheme="majorBidi"/>
      <w:i/>
      <w:iCs/>
    </w:rPr>
  </w:style>
  <w:style w:type="paragraph" w:styleId="Heading5">
    <w:name w:val="heading 5"/>
    <w:basedOn w:val="Normal"/>
    <w:next w:val="Normal"/>
    <w:link w:val="Heading5Char"/>
    <w:unhideWhenUsed/>
    <w:qFormat/>
    <w:rsid w:val="006109C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109C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9C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9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9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ADF"/>
    <w:rPr>
      <w:rFonts w:ascii="Cambria" w:eastAsiaTheme="majorEastAsia" w:hAnsi="Cambria" w:cstheme="majorBidi"/>
      <w:b/>
      <w:sz w:val="32"/>
      <w:szCs w:val="32"/>
    </w:rPr>
  </w:style>
  <w:style w:type="character" w:customStyle="1" w:styleId="Heading2Char">
    <w:name w:val="Heading 2 Char"/>
    <w:basedOn w:val="DefaultParagraphFont"/>
    <w:link w:val="Heading2"/>
    <w:uiPriority w:val="9"/>
    <w:rsid w:val="00B77C79"/>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B77C79"/>
    <w:rPr>
      <w:rFonts w:ascii="Cambria" w:eastAsiaTheme="majorEastAsia" w:hAnsi="Cambria" w:cstheme="majorBidi"/>
      <w:b/>
      <w:sz w:val="24"/>
      <w:szCs w:val="24"/>
    </w:rPr>
  </w:style>
  <w:style w:type="character" w:customStyle="1" w:styleId="Heading4Char">
    <w:name w:val="Heading 4 Char"/>
    <w:basedOn w:val="DefaultParagraphFont"/>
    <w:link w:val="Heading4"/>
    <w:uiPriority w:val="9"/>
    <w:rsid w:val="003A0311"/>
    <w:rPr>
      <w:rFonts w:ascii="Cambria" w:eastAsiaTheme="majorEastAsia" w:hAnsi="Cambria" w:cstheme="majorBidi"/>
      <w:i/>
      <w:iCs/>
      <w:sz w:val="24"/>
    </w:rPr>
  </w:style>
  <w:style w:type="character" w:customStyle="1" w:styleId="Heading5Char">
    <w:name w:val="Heading 5 Char"/>
    <w:basedOn w:val="DefaultParagraphFont"/>
    <w:link w:val="Heading5"/>
    <w:uiPriority w:val="9"/>
    <w:semiHidden/>
    <w:rsid w:val="006109C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109C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109C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109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9C7"/>
    <w:rPr>
      <w:rFonts w:asciiTheme="majorHAnsi" w:eastAsiaTheme="majorEastAsia" w:hAnsiTheme="majorHAnsi" w:cstheme="majorBidi"/>
      <w:i/>
      <w:iCs/>
      <w:color w:val="272727" w:themeColor="text1" w:themeTint="D8"/>
      <w:sz w:val="21"/>
      <w:szCs w:val="21"/>
    </w:rPr>
  </w:style>
  <w:style w:type="table" w:styleId="GridTable2-Accent6">
    <w:name w:val="Grid Table 2 Accent 6"/>
    <w:aliases w:val="Thesis tables"/>
    <w:basedOn w:val="TableNormal"/>
    <w:uiPriority w:val="47"/>
    <w:rsid w:val="008565A5"/>
    <w:pPr>
      <w:spacing w:after="0" w:line="240" w:lineRule="auto"/>
    </w:pPr>
    <w:tblPr>
      <w:tblStyleRowBandSize w:val="1"/>
      <w:tblStyleColBandSize w:val="1"/>
      <w:tblBorders>
        <w:top w:val="single" w:sz="6" w:space="0" w:color="538135" w:themeColor="accent6" w:themeShade="BF"/>
        <w:bottom w:val="single" w:sz="6" w:space="0" w:color="538135" w:themeColor="accent6" w:themeShade="BF"/>
        <w:insideH w:val="single" w:sz="6" w:space="0" w:color="538135" w:themeColor="accent6" w:themeShade="BF"/>
        <w:insideV w:val="single" w:sz="6"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MediumList1-Accent61">
    <w:name w:val="Medium List 1 - Accent 61"/>
    <w:basedOn w:val="TableNormal"/>
    <w:uiPriority w:val="65"/>
    <w:rsid w:val="00D81580"/>
    <w:pPr>
      <w:spacing w:after="0" w:line="240" w:lineRule="auto"/>
    </w:pPr>
    <w:rPr>
      <w:color w:val="000000"/>
    </w:rPr>
    <w:tblPr>
      <w:tblStyleRowBandSize w:val="1"/>
      <w:tblStyleColBandSize w:val="1"/>
      <w:tblBorders>
        <w:top w:val="single" w:sz="8" w:space="0" w:color="336600"/>
        <w:left w:val="single" w:sz="8" w:space="0" w:color="336600"/>
        <w:bottom w:val="single" w:sz="8" w:space="0" w:color="336600"/>
        <w:right w:val="single" w:sz="8" w:space="0" w:color="336600"/>
        <w:insideH w:val="single" w:sz="8" w:space="0" w:color="336600"/>
        <w:insideV w:val="single" w:sz="8" w:space="0" w:color="336600"/>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paragraph" w:styleId="Header">
    <w:name w:val="header"/>
    <w:basedOn w:val="Normal"/>
    <w:link w:val="HeaderChar"/>
    <w:uiPriority w:val="99"/>
    <w:unhideWhenUsed/>
    <w:rsid w:val="006109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9C7"/>
  </w:style>
  <w:style w:type="paragraph" w:styleId="Footer">
    <w:name w:val="footer"/>
    <w:basedOn w:val="Normal"/>
    <w:link w:val="FooterChar"/>
    <w:uiPriority w:val="99"/>
    <w:unhideWhenUsed/>
    <w:qFormat/>
    <w:rsid w:val="006109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9C7"/>
  </w:style>
  <w:style w:type="paragraph" w:styleId="Title">
    <w:name w:val="Title"/>
    <w:basedOn w:val="Normal"/>
    <w:next w:val="Normal"/>
    <w:link w:val="TitleChar"/>
    <w:uiPriority w:val="10"/>
    <w:qFormat/>
    <w:rsid w:val="006109C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9C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1E83"/>
    <w:pPr>
      <w:numPr>
        <w:numId w:val="0"/>
      </w:numPr>
      <w:pBdr>
        <w:bottom w:val="none" w:sz="0" w:space="0" w:color="auto"/>
      </w:pBdr>
      <w:spacing w:before="240" w:after="0"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D967EB"/>
    <w:pPr>
      <w:tabs>
        <w:tab w:val="right" w:leader="dot" w:pos="8495"/>
      </w:tabs>
      <w:spacing w:after="100" w:line="240" w:lineRule="auto"/>
    </w:pPr>
    <w:rPr>
      <w:b/>
      <w:noProof/>
    </w:rPr>
  </w:style>
  <w:style w:type="paragraph" w:styleId="TOC2">
    <w:name w:val="toc 2"/>
    <w:basedOn w:val="Normal"/>
    <w:next w:val="Normal"/>
    <w:autoRedefine/>
    <w:uiPriority w:val="39"/>
    <w:unhideWhenUsed/>
    <w:rsid w:val="007E1E83"/>
    <w:pPr>
      <w:spacing w:after="100"/>
      <w:ind w:left="240"/>
    </w:pPr>
  </w:style>
  <w:style w:type="paragraph" w:styleId="TOC3">
    <w:name w:val="toc 3"/>
    <w:basedOn w:val="Normal"/>
    <w:next w:val="Normal"/>
    <w:autoRedefine/>
    <w:uiPriority w:val="39"/>
    <w:unhideWhenUsed/>
    <w:rsid w:val="007E1E83"/>
    <w:pPr>
      <w:spacing w:after="100"/>
      <w:ind w:left="480"/>
    </w:pPr>
  </w:style>
  <w:style w:type="character" w:styleId="Hyperlink">
    <w:name w:val="Hyperlink"/>
    <w:basedOn w:val="DefaultParagraphFont"/>
    <w:uiPriority w:val="99"/>
    <w:unhideWhenUsed/>
    <w:rsid w:val="007E1E83"/>
    <w:rPr>
      <w:color w:val="0563C1" w:themeColor="hyperlink"/>
      <w:u w:val="single"/>
    </w:rPr>
  </w:style>
  <w:style w:type="table" w:customStyle="1" w:styleId="Thesistables1">
    <w:name w:val="Thesis tables1"/>
    <w:basedOn w:val="TableNormal"/>
    <w:next w:val="GridTable2-Accent6"/>
    <w:uiPriority w:val="47"/>
    <w:rsid w:val="00D81580"/>
    <w:pPr>
      <w:spacing w:after="0" w:line="240" w:lineRule="auto"/>
    </w:pPr>
    <w:tblPr>
      <w:tblStyleRowBandSize w:val="1"/>
      <w:tblStyleColBandSize w:val="1"/>
      <w:tblBorders>
        <w:top w:val="single" w:sz="2" w:space="0" w:color="538135" w:themeColor="accent6" w:themeShade="BF"/>
        <w:left w:val="single" w:sz="2" w:space="0" w:color="538135" w:themeColor="accent6" w:themeShade="BF"/>
        <w:bottom w:val="single" w:sz="2" w:space="0" w:color="538135" w:themeColor="accent6" w:themeShade="BF"/>
        <w:right w:val="single" w:sz="2" w:space="0" w:color="538135" w:themeColor="accent6" w:themeShade="BF"/>
        <w:insideH w:val="single" w:sz="2" w:space="0" w:color="538135" w:themeColor="accent6" w:themeShade="BF"/>
        <w:insideV w:val="single" w:sz="2"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
    <w:name w:val="Table Grid"/>
    <w:basedOn w:val="TableNormal"/>
    <w:uiPriority w:val="39"/>
    <w:rsid w:val="00D81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6">
    <w:name w:val="Grid Table 6 Colorful Accent 6"/>
    <w:basedOn w:val="TableNormal"/>
    <w:uiPriority w:val="51"/>
    <w:rsid w:val="00092358"/>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482434"/>
    <w:pPr>
      <w:spacing w:after="240" w:line="240" w:lineRule="auto"/>
    </w:pPr>
    <w:rPr>
      <w:b/>
      <w:i/>
      <w:iCs/>
      <w:noProof/>
      <w:color w:val="000000" w:themeColor="text1"/>
      <w:sz w:val="22"/>
      <w:szCs w:val="18"/>
      <w:lang w:eastAsia="en-GB"/>
    </w:rPr>
  </w:style>
  <w:style w:type="paragraph" w:styleId="Quote">
    <w:name w:val="Quote"/>
    <w:basedOn w:val="Normal"/>
    <w:next w:val="Normal"/>
    <w:link w:val="QuoteChar"/>
    <w:uiPriority w:val="29"/>
    <w:qFormat/>
    <w:rsid w:val="0047077B"/>
    <w:pPr>
      <w:ind w:left="720"/>
    </w:pPr>
    <w:rPr>
      <w:rFonts w:asciiTheme="minorHAnsi" w:eastAsiaTheme="minorHAnsi" w:hAnsiTheme="minorHAnsi" w:cstheme="minorBidi"/>
    </w:rPr>
  </w:style>
  <w:style w:type="character" w:customStyle="1" w:styleId="QuoteChar">
    <w:name w:val="Quote Char"/>
    <w:basedOn w:val="DefaultParagraphFont"/>
    <w:link w:val="Quote"/>
    <w:uiPriority w:val="29"/>
    <w:rsid w:val="0047077B"/>
    <w:rPr>
      <w:sz w:val="24"/>
    </w:rPr>
  </w:style>
  <w:style w:type="paragraph" w:styleId="ListParagraph">
    <w:name w:val="List Paragraph"/>
    <w:basedOn w:val="Normal"/>
    <w:uiPriority w:val="34"/>
    <w:qFormat/>
    <w:rsid w:val="002A76B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A76BB"/>
    <w:rPr>
      <w:sz w:val="16"/>
      <w:szCs w:val="16"/>
    </w:rPr>
  </w:style>
  <w:style w:type="paragraph" w:styleId="CommentText">
    <w:name w:val="annotation text"/>
    <w:basedOn w:val="Normal"/>
    <w:link w:val="CommentTextChar"/>
    <w:uiPriority w:val="99"/>
    <w:unhideWhenUsed/>
    <w:rsid w:val="002A76BB"/>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A76BB"/>
    <w:rPr>
      <w:sz w:val="20"/>
      <w:szCs w:val="20"/>
    </w:rPr>
  </w:style>
  <w:style w:type="paragraph" w:styleId="BalloonText">
    <w:name w:val="Balloon Text"/>
    <w:basedOn w:val="Normal"/>
    <w:link w:val="BalloonTextChar"/>
    <w:uiPriority w:val="99"/>
    <w:semiHidden/>
    <w:unhideWhenUsed/>
    <w:rsid w:val="002A76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6BB"/>
    <w:rPr>
      <w:rFonts w:ascii="Segoe UI" w:eastAsia="Calibri" w:hAnsi="Segoe UI" w:cs="Segoe UI"/>
      <w:sz w:val="18"/>
      <w:szCs w:val="18"/>
    </w:rPr>
  </w:style>
  <w:style w:type="paragraph" w:styleId="FootnoteText">
    <w:name w:val="footnote text"/>
    <w:basedOn w:val="Normal"/>
    <w:link w:val="FootnoteTextChar"/>
    <w:uiPriority w:val="99"/>
    <w:unhideWhenUsed/>
    <w:rsid w:val="002A76BB"/>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A76BB"/>
    <w:rPr>
      <w:sz w:val="20"/>
      <w:szCs w:val="20"/>
    </w:rPr>
  </w:style>
  <w:style w:type="character" w:styleId="FootnoteReference">
    <w:name w:val="footnote reference"/>
    <w:basedOn w:val="DefaultParagraphFont"/>
    <w:uiPriority w:val="99"/>
    <w:semiHidden/>
    <w:unhideWhenUsed/>
    <w:rsid w:val="002A76BB"/>
    <w:rPr>
      <w:vertAlign w:val="superscript"/>
    </w:rPr>
  </w:style>
  <w:style w:type="paragraph" w:styleId="NoSpacing">
    <w:name w:val="No Spacing"/>
    <w:link w:val="NoSpacingChar"/>
    <w:uiPriority w:val="1"/>
    <w:qFormat/>
    <w:rsid w:val="002A76BB"/>
    <w:pPr>
      <w:spacing w:after="0" w:line="240" w:lineRule="auto"/>
    </w:pPr>
    <w:rPr>
      <w:sz w:val="24"/>
    </w:rPr>
  </w:style>
  <w:style w:type="character" w:customStyle="1" w:styleId="NoSpacingChar">
    <w:name w:val="No Spacing Char"/>
    <w:basedOn w:val="DefaultParagraphFont"/>
    <w:link w:val="NoSpacing"/>
    <w:uiPriority w:val="1"/>
    <w:rsid w:val="002A76BB"/>
    <w:rPr>
      <w:sz w:val="24"/>
    </w:rPr>
  </w:style>
  <w:style w:type="paragraph" w:styleId="TableofFigures">
    <w:name w:val="table of figures"/>
    <w:basedOn w:val="Normal"/>
    <w:next w:val="Normal"/>
    <w:uiPriority w:val="99"/>
    <w:unhideWhenUsed/>
    <w:rsid w:val="00FA7322"/>
    <w:pPr>
      <w:spacing w:after="0" w:line="240" w:lineRule="auto"/>
    </w:pPr>
  </w:style>
  <w:style w:type="paragraph" w:customStyle="1" w:styleId="Tablespacing">
    <w:name w:val="Table spacing"/>
    <w:basedOn w:val="Normal"/>
    <w:qFormat/>
    <w:rsid w:val="00385D57"/>
    <w:pPr>
      <w:spacing w:after="120" w:line="300" w:lineRule="auto"/>
    </w:pPr>
    <w:rPr>
      <w:rFonts w:asciiTheme="minorHAnsi" w:eastAsia="Times New Roman" w:hAnsiTheme="minorHAnsi"/>
      <w:bCs/>
      <w:color w:val="000000"/>
      <w:sz w:val="22"/>
    </w:rPr>
  </w:style>
  <w:style w:type="paragraph" w:styleId="TOC4">
    <w:name w:val="toc 4"/>
    <w:basedOn w:val="Normal"/>
    <w:next w:val="Normal"/>
    <w:autoRedefine/>
    <w:uiPriority w:val="39"/>
    <w:unhideWhenUsed/>
    <w:rsid w:val="00FC4ACA"/>
    <w:pPr>
      <w:spacing w:after="100" w:line="259" w:lineRule="auto"/>
      <w:ind w:left="660"/>
    </w:pPr>
    <w:rPr>
      <w:rFonts w:asciiTheme="minorHAnsi" w:eastAsiaTheme="minorEastAsia" w:hAnsiTheme="minorHAnsi" w:cstheme="minorBidi"/>
      <w:sz w:val="22"/>
      <w:lang w:eastAsia="en-GB"/>
    </w:rPr>
  </w:style>
  <w:style w:type="paragraph" w:styleId="TOC5">
    <w:name w:val="toc 5"/>
    <w:basedOn w:val="Normal"/>
    <w:next w:val="Normal"/>
    <w:autoRedefine/>
    <w:uiPriority w:val="39"/>
    <w:unhideWhenUsed/>
    <w:rsid w:val="00FC4ACA"/>
    <w:pPr>
      <w:spacing w:after="100" w:line="259" w:lineRule="auto"/>
      <w:ind w:left="880"/>
    </w:pPr>
    <w:rPr>
      <w:rFonts w:asciiTheme="minorHAnsi" w:eastAsiaTheme="minorEastAsia" w:hAnsiTheme="minorHAnsi" w:cstheme="minorBidi"/>
      <w:sz w:val="22"/>
      <w:lang w:eastAsia="en-GB"/>
    </w:rPr>
  </w:style>
  <w:style w:type="paragraph" w:styleId="TOC6">
    <w:name w:val="toc 6"/>
    <w:basedOn w:val="Normal"/>
    <w:next w:val="Normal"/>
    <w:autoRedefine/>
    <w:uiPriority w:val="39"/>
    <w:unhideWhenUsed/>
    <w:rsid w:val="00FC4ACA"/>
    <w:pPr>
      <w:spacing w:after="100" w:line="259" w:lineRule="auto"/>
      <w:ind w:left="1100"/>
    </w:pPr>
    <w:rPr>
      <w:rFonts w:asciiTheme="minorHAnsi" w:eastAsiaTheme="minorEastAsia" w:hAnsiTheme="minorHAnsi" w:cstheme="minorBidi"/>
      <w:sz w:val="22"/>
      <w:lang w:eastAsia="en-GB"/>
    </w:rPr>
  </w:style>
  <w:style w:type="paragraph" w:styleId="TOC7">
    <w:name w:val="toc 7"/>
    <w:basedOn w:val="Normal"/>
    <w:next w:val="Normal"/>
    <w:autoRedefine/>
    <w:uiPriority w:val="39"/>
    <w:unhideWhenUsed/>
    <w:rsid w:val="00FC4ACA"/>
    <w:pPr>
      <w:spacing w:after="100" w:line="259" w:lineRule="auto"/>
      <w:ind w:left="1320"/>
    </w:pPr>
    <w:rPr>
      <w:rFonts w:asciiTheme="minorHAnsi" w:eastAsiaTheme="minorEastAsia" w:hAnsiTheme="minorHAnsi" w:cstheme="minorBidi"/>
      <w:sz w:val="22"/>
      <w:lang w:eastAsia="en-GB"/>
    </w:rPr>
  </w:style>
  <w:style w:type="paragraph" w:styleId="TOC8">
    <w:name w:val="toc 8"/>
    <w:basedOn w:val="Normal"/>
    <w:next w:val="Normal"/>
    <w:autoRedefine/>
    <w:uiPriority w:val="39"/>
    <w:unhideWhenUsed/>
    <w:rsid w:val="00FC4ACA"/>
    <w:pPr>
      <w:spacing w:after="100" w:line="259" w:lineRule="auto"/>
      <w:ind w:left="1540"/>
    </w:pPr>
    <w:rPr>
      <w:rFonts w:asciiTheme="minorHAnsi" w:eastAsiaTheme="minorEastAsia" w:hAnsiTheme="minorHAnsi" w:cstheme="minorBidi"/>
      <w:sz w:val="22"/>
      <w:lang w:eastAsia="en-GB"/>
    </w:rPr>
  </w:style>
  <w:style w:type="paragraph" w:styleId="TOC9">
    <w:name w:val="toc 9"/>
    <w:basedOn w:val="Normal"/>
    <w:next w:val="Normal"/>
    <w:autoRedefine/>
    <w:uiPriority w:val="39"/>
    <w:unhideWhenUsed/>
    <w:rsid w:val="00FC4ACA"/>
    <w:pPr>
      <w:spacing w:after="100" w:line="259" w:lineRule="auto"/>
      <w:ind w:left="1760"/>
    </w:pPr>
    <w:rPr>
      <w:rFonts w:asciiTheme="minorHAnsi" w:eastAsiaTheme="minorEastAsia" w:hAnsiTheme="minorHAnsi" w:cstheme="minorBidi"/>
      <w:sz w:val="22"/>
      <w:lang w:eastAsia="en-GB"/>
    </w:rPr>
  </w:style>
  <w:style w:type="character" w:customStyle="1" w:styleId="normaltextrun">
    <w:name w:val="normaltextrun"/>
    <w:basedOn w:val="DefaultParagraphFont"/>
    <w:rsid w:val="008D34A9"/>
  </w:style>
  <w:style w:type="character" w:customStyle="1" w:styleId="apple-converted-space">
    <w:name w:val="apple-converted-space"/>
    <w:basedOn w:val="DefaultParagraphFont"/>
    <w:rsid w:val="008D34A9"/>
  </w:style>
  <w:style w:type="table" w:customStyle="1" w:styleId="GridTable6Colorful-Accent62">
    <w:name w:val="Grid Table 6 Colorful - Accent 62"/>
    <w:basedOn w:val="TableNormal"/>
    <w:next w:val="GridTable6Colorful-Accent6"/>
    <w:uiPriority w:val="51"/>
    <w:rsid w:val="001B1B32"/>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1">
    <w:name w:val="Grid Table 6 Colorful - Accent 61"/>
    <w:basedOn w:val="TableNormal"/>
    <w:next w:val="GridTable6Colorful-Accent6"/>
    <w:uiPriority w:val="51"/>
    <w:rsid w:val="004D26DE"/>
    <w:pPr>
      <w:spacing w:after="0" w:line="240" w:lineRule="auto"/>
    </w:pPr>
    <w:rPr>
      <w:rFonts w:ascii="Calibri" w:eastAsia="Calibri" w:hAnsi="Calibri" w:cs="Times New Roman"/>
    </w:rPr>
    <w:tblPr>
      <w:tblStyleRowBandSize w:val="1"/>
      <w:tblStyleColBandSize w:val="1"/>
      <w:tblInd w:w="0" w:type="nil"/>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3">
    <w:name w:val="Grid Table 6 Colorful - Accent 63"/>
    <w:basedOn w:val="TableNormal"/>
    <w:next w:val="GridTable6Colorful-Accent6"/>
    <w:uiPriority w:val="51"/>
    <w:rsid w:val="004D26DE"/>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Figure">
    <w:name w:val="Figure"/>
    <w:basedOn w:val="Caption"/>
    <w:link w:val="FigureChar"/>
    <w:autoRedefine/>
    <w:qFormat/>
    <w:rsid w:val="00FF235E"/>
    <w:pPr>
      <w:spacing w:line="360" w:lineRule="auto"/>
    </w:pPr>
    <w:rPr>
      <w:rFonts w:ascii="Times New Roman" w:eastAsiaTheme="minorHAnsi" w:hAnsi="Times New Roman" w:cstheme="majorBidi"/>
      <w:b w:val="0"/>
      <w:bCs/>
      <w:i w:val="0"/>
      <w:iCs w:val="0"/>
      <w:szCs w:val="24"/>
      <w:lang w:eastAsia="en-US"/>
    </w:rPr>
  </w:style>
  <w:style w:type="character" w:customStyle="1" w:styleId="FigureChar">
    <w:name w:val="Figure Char"/>
    <w:basedOn w:val="DefaultParagraphFont"/>
    <w:link w:val="Figure"/>
    <w:rsid w:val="00FF235E"/>
    <w:rPr>
      <w:rFonts w:ascii="Times New Roman" w:hAnsi="Times New Roman" w:cstheme="majorBidi"/>
      <w:bCs/>
      <w:noProof/>
      <w:color w:val="000000" w:themeColor="text1"/>
      <w:szCs w:val="24"/>
    </w:rPr>
  </w:style>
  <w:style w:type="paragraph" w:customStyle="1" w:styleId="CCISAffilation">
    <w:name w:val="CCIS_Affilation"/>
    <w:basedOn w:val="Normal"/>
    <w:qFormat/>
    <w:rsid w:val="00FF235E"/>
    <w:pPr>
      <w:spacing w:after="360"/>
      <w:jc w:val="center"/>
    </w:pPr>
    <w:rPr>
      <w:rFonts w:asciiTheme="majorBidi" w:eastAsiaTheme="minorEastAsia" w:hAnsiTheme="majorBidi" w:cstheme="minorBidi"/>
      <w:szCs w:val="24"/>
      <w:lang w:val="en-US"/>
    </w:rPr>
  </w:style>
  <w:style w:type="paragraph" w:customStyle="1" w:styleId="DissertationHeading1">
    <w:name w:val="Dissertation Heading 1"/>
    <w:basedOn w:val="Heading1"/>
    <w:next w:val="Normal"/>
    <w:link w:val="DissertationHeading1Char"/>
    <w:qFormat/>
    <w:rsid w:val="00FF235E"/>
    <w:pPr>
      <w:numPr>
        <w:numId w:val="0"/>
      </w:numPr>
      <w:pBdr>
        <w:bottom w:val="none" w:sz="0" w:space="0" w:color="auto"/>
      </w:pBdr>
      <w:spacing w:before="480" w:after="0" w:line="276" w:lineRule="auto"/>
      <w:jc w:val="center"/>
    </w:pPr>
    <w:rPr>
      <w:rFonts w:ascii="Times New Roman" w:eastAsia="Times New Roman" w:hAnsi="Times New Roman" w:cs="Times New Roman"/>
      <w:bCs/>
      <w:sz w:val="48"/>
      <w:szCs w:val="48"/>
      <w:u w:val="single"/>
      <w:lang w:val="en-US"/>
    </w:rPr>
  </w:style>
  <w:style w:type="character" w:customStyle="1" w:styleId="DissertationHeading1Char">
    <w:name w:val="Dissertation Heading 1 Char"/>
    <w:link w:val="DissertationHeading1"/>
    <w:rsid w:val="00FF235E"/>
    <w:rPr>
      <w:rFonts w:ascii="Times New Roman" w:eastAsia="Times New Roman" w:hAnsi="Times New Roman" w:cs="Times New Roman"/>
      <w:b/>
      <w:bCs/>
      <w:sz w:val="48"/>
      <w:szCs w:val="48"/>
      <w:u w:val="single"/>
      <w:lang w:val="en-US"/>
    </w:rPr>
  </w:style>
  <w:style w:type="paragraph" w:customStyle="1" w:styleId="TableTitle">
    <w:name w:val="Table Title"/>
    <w:aliases w:val="TableTitle"/>
    <w:basedOn w:val="Normal"/>
    <w:uiPriority w:val="17"/>
    <w:qFormat/>
    <w:rsid w:val="00E10DEE"/>
    <w:pPr>
      <w:tabs>
        <w:tab w:val="left" w:pos="900"/>
      </w:tabs>
      <w:spacing w:before="480" w:after="120" w:line="240" w:lineRule="auto"/>
    </w:pPr>
    <w:rPr>
      <w:rFonts w:ascii="Times New Roman" w:eastAsiaTheme="minorHAnsi" w:hAnsi="Times New Roman"/>
      <w:szCs w:val="24"/>
      <w:shd w:val="clear" w:color="auto" w:fill="FFFFFF"/>
      <w:lang w:val="en-US"/>
    </w:rPr>
  </w:style>
  <w:style w:type="paragraph" w:customStyle="1" w:styleId="TableCell">
    <w:name w:val="Table Cell"/>
    <w:aliases w:val="TableCell"/>
    <w:uiPriority w:val="19"/>
    <w:qFormat/>
    <w:rsid w:val="00E10DEE"/>
    <w:pPr>
      <w:spacing w:after="0" w:line="240" w:lineRule="auto"/>
    </w:pPr>
    <w:rPr>
      <w:rFonts w:ascii="Times New Roman" w:hAnsi="Times New Roman" w:cs="Times New Roman"/>
      <w:sz w:val="24"/>
      <w:szCs w:val="24"/>
      <w:shd w:val="clear" w:color="auto" w:fill="FFFFFF"/>
      <w:lang w:val="en-US"/>
    </w:rPr>
  </w:style>
  <w:style w:type="paragraph" w:customStyle="1" w:styleId="CCISNormal">
    <w:name w:val="CCIS_Normal"/>
    <w:basedOn w:val="Normal"/>
    <w:qFormat/>
    <w:rsid w:val="00B73B55"/>
    <w:pPr>
      <w:spacing w:after="120" w:line="276" w:lineRule="auto"/>
      <w:jc w:val="both"/>
    </w:pPr>
    <w:rPr>
      <w:rFonts w:ascii="Arial" w:eastAsiaTheme="minorEastAsia" w:hAnsi="Arial" w:cs="Arial"/>
      <w:bCs/>
      <w:szCs w:val="24"/>
      <w:lang w:val="en-US"/>
    </w:rPr>
  </w:style>
  <w:style w:type="character" w:styleId="Strong">
    <w:name w:val="Strong"/>
    <w:basedOn w:val="DefaultParagraphFont"/>
    <w:uiPriority w:val="22"/>
    <w:qFormat/>
    <w:rsid w:val="002B6FF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18718">
      <w:bodyDiv w:val="1"/>
      <w:marLeft w:val="0"/>
      <w:marRight w:val="0"/>
      <w:marTop w:val="0"/>
      <w:marBottom w:val="0"/>
      <w:divBdr>
        <w:top w:val="none" w:sz="0" w:space="0" w:color="auto"/>
        <w:left w:val="none" w:sz="0" w:space="0" w:color="auto"/>
        <w:bottom w:val="none" w:sz="0" w:space="0" w:color="auto"/>
        <w:right w:val="none" w:sz="0" w:space="0" w:color="auto"/>
      </w:divBdr>
    </w:div>
    <w:div w:id="261961287">
      <w:bodyDiv w:val="1"/>
      <w:marLeft w:val="0"/>
      <w:marRight w:val="0"/>
      <w:marTop w:val="0"/>
      <w:marBottom w:val="0"/>
      <w:divBdr>
        <w:top w:val="none" w:sz="0" w:space="0" w:color="auto"/>
        <w:left w:val="none" w:sz="0" w:space="0" w:color="auto"/>
        <w:bottom w:val="none" w:sz="0" w:space="0" w:color="auto"/>
        <w:right w:val="none" w:sz="0" w:space="0" w:color="auto"/>
      </w:divBdr>
    </w:div>
    <w:div w:id="323240546">
      <w:bodyDiv w:val="1"/>
      <w:marLeft w:val="0"/>
      <w:marRight w:val="0"/>
      <w:marTop w:val="0"/>
      <w:marBottom w:val="0"/>
      <w:divBdr>
        <w:top w:val="none" w:sz="0" w:space="0" w:color="auto"/>
        <w:left w:val="none" w:sz="0" w:space="0" w:color="auto"/>
        <w:bottom w:val="none" w:sz="0" w:space="0" w:color="auto"/>
        <w:right w:val="none" w:sz="0" w:space="0" w:color="auto"/>
      </w:divBdr>
    </w:div>
    <w:div w:id="364060521">
      <w:bodyDiv w:val="1"/>
      <w:marLeft w:val="0"/>
      <w:marRight w:val="0"/>
      <w:marTop w:val="0"/>
      <w:marBottom w:val="0"/>
      <w:divBdr>
        <w:top w:val="none" w:sz="0" w:space="0" w:color="auto"/>
        <w:left w:val="none" w:sz="0" w:space="0" w:color="auto"/>
        <w:bottom w:val="none" w:sz="0" w:space="0" w:color="auto"/>
        <w:right w:val="none" w:sz="0" w:space="0" w:color="auto"/>
      </w:divBdr>
    </w:div>
    <w:div w:id="414860201">
      <w:bodyDiv w:val="1"/>
      <w:marLeft w:val="0"/>
      <w:marRight w:val="0"/>
      <w:marTop w:val="0"/>
      <w:marBottom w:val="0"/>
      <w:divBdr>
        <w:top w:val="none" w:sz="0" w:space="0" w:color="auto"/>
        <w:left w:val="none" w:sz="0" w:space="0" w:color="auto"/>
        <w:bottom w:val="none" w:sz="0" w:space="0" w:color="auto"/>
        <w:right w:val="none" w:sz="0" w:space="0" w:color="auto"/>
      </w:divBdr>
    </w:div>
    <w:div w:id="517431778">
      <w:bodyDiv w:val="1"/>
      <w:marLeft w:val="0"/>
      <w:marRight w:val="0"/>
      <w:marTop w:val="0"/>
      <w:marBottom w:val="0"/>
      <w:divBdr>
        <w:top w:val="none" w:sz="0" w:space="0" w:color="auto"/>
        <w:left w:val="none" w:sz="0" w:space="0" w:color="auto"/>
        <w:bottom w:val="none" w:sz="0" w:space="0" w:color="auto"/>
        <w:right w:val="none" w:sz="0" w:space="0" w:color="auto"/>
      </w:divBdr>
    </w:div>
    <w:div w:id="524711472">
      <w:bodyDiv w:val="1"/>
      <w:marLeft w:val="0"/>
      <w:marRight w:val="0"/>
      <w:marTop w:val="0"/>
      <w:marBottom w:val="0"/>
      <w:divBdr>
        <w:top w:val="none" w:sz="0" w:space="0" w:color="auto"/>
        <w:left w:val="none" w:sz="0" w:space="0" w:color="auto"/>
        <w:bottom w:val="none" w:sz="0" w:space="0" w:color="auto"/>
        <w:right w:val="none" w:sz="0" w:space="0" w:color="auto"/>
      </w:divBdr>
    </w:div>
    <w:div w:id="545221482">
      <w:bodyDiv w:val="1"/>
      <w:marLeft w:val="0"/>
      <w:marRight w:val="0"/>
      <w:marTop w:val="0"/>
      <w:marBottom w:val="0"/>
      <w:divBdr>
        <w:top w:val="none" w:sz="0" w:space="0" w:color="auto"/>
        <w:left w:val="none" w:sz="0" w:space="0" w:color="auto"/>
        <w:bottom w:val="none" w:sz="0" w:space="0" w:color="auto"/>
        <w:right w:val="none" w:sz="0" w:space="0" w:color="auto"/>
      </w:divBdr>
    </w:div>
    <w:div w:id="555821733">
      <w:bodyDiv w:val="1"/>
      <w:marLeft w:val="0"/>
      <w:marRight w:val="0"/>
      <w:marTop w:val="0"/>
      <w:marBottom w:val="0"/>
      <w:divBdr>
        <w:top w:val="none" w:sz="0" w:space="0" w:color="auto"/>
        <w:left w:val="none" w:sz="0" w:space="0" w:color="auto"/>
        <w:bottom w:val="none" w:sz="0" w:space="0" w:color="auto"/>
        <w:right w:val="none" w:sz="0" w:space="0" w:color="auto"/>
      </w:divBdr>
    </w:div>
    <w:div w:id="649406042">
      <w:bodyDiv w:val="1"/>
      <w:marLeft w:val="0"/>
      <w:marRight w:val="0"/>
      <w:marTop w:val="0"/>
      <w:marBottom w:val="0"/>
      <w:divBdr>
        <w:top w:val="none" w:sz="0" w:space="0" w:color="auto"/>
        <w:left w:val="none" w:sz="0" w:space="0" w:color="auto"/>
        <w:bottom w:val="none" w:sz="0" w:space="0" w:color="auto"/>
        <w:right w:val="none" w:sz="0" w:space="0" w:color="auto"/>
      </w:divBdr>
    </w:div>
    <w:div w:id="664553606">
      <w:bodyDiv w:val="1"/>
      <w:marLeft w:val="0"/>
      <w:marRight w:val="0"/>
      <w:marTop w:val="0"/>
      <w:marBottom w:val="0"/>
      <w:divBdr>
        <w:top w:val="none" w:sz="0" w:space="0" w:color="auto"/>
        <w:left w:val="none" w:sz="0" w:space="0" w:color="auto"/>
        <w:bottom w:val="none" w:sz="0" w:space="0" w:color="auto"/>
        <w:right w:val="none" w:sz="0" w:space="0" w:color="auto"/>
      </w:divBdr>
    </w:div>
    <w:div w:id="709259443">
      <w:bodyDiv w:val="1"/>
      <w:marLeft w:val="0"/>
      <w:marRight w:val="0"/>
      <w:marTop w:val="0"/>
      <w:marBottom w:val="0"/>
      <w:divBdr>
        <w:top w:val="none" w:sz="0" w:space="0" w:color="auto"/>
        <w:left w:val="none" w:sz="0" w:space="0" w:color="auto"/>
        <w:bottom w:val="none" w:sz="0" w:space="0" w:color="auto"/>
        <w:right w:val="none" w:sz="0" w:space="0" w:color="auto"/>
      </w:divBdr>
    </w:div>
    <w:div w:id="762187937">
      <w:bodyDiv w:val="1"/>
      <w:marLeft w:val="0"/>
      <w:marRight w:val="0"/>
      <w:marTop w:val="0"/>
      <w:marBottom w:val="0"/>
      <w:divBdr>
        <w:top w:val="none" w:sz="0" w:space="0" w:color="auto"/>
        <w:left w:val="none" w:sz="0" w:space="0" w:color="auto"/>
        <w:bottom w:val="none" w:sz="0" w:space="0" w:color="auto"/>
        <w:right w:val="none" w:sz="0" w:space="0" w:color="auto"/>
      </w:divBdr>
    </w:div>
    <w:div w:id="852501745">
      <w:bodyDiv w:val="1"/>
      <w:marLeft w:val="0"/>
      <w:marRight w:val="0"/>
      <w:marTop w:val="0"/>
      <w:marBottom w:val="0"/>
      <w:divBdr>
        <w:top w:val="none" w:sz="0" w:space="0" w:color="auto"/>
        <w:left w:val="none" w:sz="0" w:space="0" w:color="auto"/>
        <w:bottom w:val="none" w:sz="0" w:space="0" w:color="auto"/>
        <w:right w:val="none" w:sz="0" w:space="0" w:color="auto"/>
      </w:divBdr>
    </w:div>
    <w:div w:id="1052391484">
      <w:bodyDiv w:val="1"/>
      <w:marLeft w:val="0"/>
      <w:marRight w:val="0"/>
      <w:marTop w:val="0"/>
      <w:marBottom w:val="0"/>
      <w:divBdr>
        <w:top w:val="none" w:sz="0" w:space="0" w:color="auto"/>
        <w:left w:val="none" w:sz="0" w:space="0" w:color="auto"/>
        <w:bottom w:val="none" w:sz="0" w:space="0" w:color="auto"/>
        <w:right w:val="none" w:sz="0" w:space="0" w:color="auto"/>
      </w:divBdr>
    </w:div>
    <w:div w:id="1114716973">
      <w:bodyDiv w:val="1"/>
      <w:marLeft w:val="0"/>
      <w:marRight w:val="0"/>
      <w:marTop w:val="0"/>
      <w:marBottom w:val="0"/>
      <w:divBdr>
        <w:top w:val="none" w:sz="0" w:space="0" w:color="auto"/>
        <w:left w:val="none" w:sz="0" w:space="0" w:color="auto"/>
        <w:bottom w:val="none" w:sz="0" w:space="0" w:color="auto"/>
        <w:right w:val="none" w:sz="0" w:space="0" w:color="auto"/>
      </w:divBdr>
    </w:div>
    <w:div w:id="1144199018">
      <w:bodyDiv w:val="1"/>
      <w:marLeft w:val="0"/>
      <w:marRight w:val="0"/>
      <w:marTop w:val="0"/>
      <w:marBottom w:val="0"/>
      <w:divBdr>
        <w:top w:val="none" w:sz="0" w:space="0" w:color="auto"/>
        <w:left w:val="none" w:sz="0" w:space="0" w:color="auto"/>
        <w:bottom w:val="none" w:sz="0" w:space="0" w:color="auto"/>
        <w:right w:val="none" w:sz="0" w:space="0" w:color="auto"/>
      </w:divBdr>
    </w:div>
    <w:div w:id="1214464077">
      <w:bodyDiv w:val="1"/>
      <w:marLeft w:val="0"/>
      <w:marRight w:val="0"/>
      <w:marTop w:val="0"/>
      <w:marBottom w:val="0"/>
      <w:divBdr>
        <w:top w:val="none" w:sz="0" w:space="0" w:color="auto"/>
        <w:left w:val="none" w:sz="0" w:space="0" w:color="auto"/>
        <w:bottom w:val="none" w:sz="0" w:space="0" w:color="auto"/>
        <w:right w:val="none" w:sz="0" w:space="0" w:color="auto"/>
      </w:divBdr>
    </w:div>
    <w:div w:id="1447696249">
      <w:bodyDiv w:val="1"/>
      <w:marLeft w:val="0"/>
      <w:marRight w:val="0"/>
      <w:marTop w:val="0"/>
      <w:marBottom w:val="0"/>
      <w:divBdr>
        <w:top w:val="none" w:sz="0" w:space="0" w:color="auto"/>
        <w:left w:val="none" w:sz="0" w:space="0" w:color="auto"/>
        <w:bottom w:val="none" w:sz="0" w:space="0" w:color="auto"/>
        <w:right w:val="none" w:sz="0" w:space="0" w:color="auto"/>
      </w:divBdr>
    </w:div>
    <w:div w:id="1460033046">
      <w:bodyDiv w:val="1"/>
      <w:marLeft w:val="0"/>
      <w:marRight w:val="0"/>
      <w:marTop w:val="0"/>
      <w:marBottom w:val="0"/>
      <w:divBdr>
        <w:top w:val="none" w:sz="0" w:space="0" w:color="auto"/>
        <w:left w:val="none" w:sz="0" w:space="0" w:color="auto"/>
        <w:bottom w:val="none" w:sz="0" w:space="0" w:color="auto"/>
        <w:right w:val="none" w:sz="0" w:space="0" w:color="auto"/>
      </w:divBdr>
    </w:div>
    <w:div w:id="1621495401">
      <w:bodyDiv w:val="1"/>
      <w:marLeft w:val="0"/>
      <w:marRight w:val="0"/>
      <w:marTop w:val="0"/>
      <w:marBottom w:val="0"/>
      <w:divBdr>
        <w:top w:val="none" w:sz="0" w:space="0" w:color="auto"/>
        <w:left w:val="none" w:sz="0" w:space="0" w:color="auto"/>
        <w:bottom w:val="none" w:sz="0" w:space="0" w:color="auto"/>
        <w:right w:val="none" w:sz="0" w:space="0" w:color="auto"/>
      </w:divBdr>
    </w:div>
    <w:div w:id="1642928152">
      <w:bodyDiv w:val="1"/>
      <w:marLeft w:val="0"/>
      <w:marRight w:val="0"/>
      <w:marTop w:val="0"/>
      <w:marBottom w:val="0"/>
      <w:divBdr>
        <w:top w:val="none" w:sz="0" w:space="0" w:color="auto"/>
        <w:left w:val="none" w:sz="0" w:space="0" w:color="auto"/>
        <w:bottom w:val="none" w:sz="0" w:space="0" w:color="auto"/>
        <w:right w:val="none" w:sz="0" w:space="0" w:color="auto"/>
      </w:divBdr>
    </w:div>
    <w:div w:id="1679238456">
      <w:bodyDiv w:val="1"/>
      <w:marLeft w:val="0"/>
      <w:marRight w:val="0"/>
      <w:marTop w:val="0"/>
      <w:marBottom w:val="0"/>
      <w:divBdr>
        <w:top w:val="none" w:sz="0" w:space="0" w:color="auto"/>
        <w:left w:val="none" w:sz="0" w:space="0" w:color="auto"/>
        <w:bottom w:val="none" w:sz="0" w:space="0" w:color="auto"/>
        <w:right w:val="none" w:sz="0" w:space="0" w:color="auto"/>
      </w:divBdr>
    </w:div>
    <w:div w:id="1747266100">
      <w:bodyDiv w:val="1"/>
      <w:marLeft w:val="0"/>
      <w:marRight w:val="0"/>
      <w:marTop w:val="0"/>
      <w:marBottom w:val="0"/>
      <w:divBdr>
        <w:top w:val="none" w:sz="0" w:space="0" w:color="auto"/>
        <w:left w:val="none" w:sz="0" w:space="0" w:color="auto"/>
        <w:bottom w:val="none" w:sz="0" w:space="0" w:color="auto"/>
        <w:right w:val="none" w:sz="0" w:space="0" w:color="auto"/>
      </w:divBdr>
    </w:div>
    <w:div w:id="1828740039">
      <w:bodyDiv w:val="1"/>
      <w:marLeft w:val="0"/>
      <w:marRight w:val="0"/>
      <w:marTop w:val="0"/>
      <w:marBottom w:val="0"/>
      <w:divBdr>
        <w:top w:val="none" w:sz="0" w:space="0" w:color="auto"/>
        <w:left w:val="none" w:sz="0" w:space="0" w:color="auto"/>
        <w:bottom w:val="none" w:sz="0" w:space="0" w:color="auto"/>
        <w:right w:val="none" w:sz="0" w:space="0" w:color="auto"/>
      </w:divBdr>
    </w:div>
    <w:div w:id="1987926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5.xml"/><Relationship Id="rId21" Type="http://schemas.openxmlformats.org/officeDocument/2006/relationships/footer" Target="footer3.xml"/><Relationship Id="rId34" Type="http://schemas.openxmlformats.org/officeDocument/2006/relationships/header" Target="header1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6.xm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8.xml"/><Relationship Id="rId32" Type="http://schemas.openxmlformats.org/officeDocument/2006/relationships/header" Target="header13.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header" Target="header11.xml"/><Relationship Id="rId36" Type="http://schemas.openxmlformats.org/officeDocument/2006/relationships/header" Target="header17.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4.jpeg"/><Relationship Id="rId35" Type="http://schemas.openxmlformats.org/officeDocument/2006/relationships/header" Target="header16.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72BCBB56F866747B4F792DB438FD27B" ma:contentTypeVersion="2" ma:contentTypeDescription="Create a new document." ma:contentTypeScope="" ma:versionID="c2f61268d3962b83b346b323123ffc0c">
  <xsd:schema xmlns:xsd="http://www.w3.org/2001/XMLSchema" xmlns:xs="http://www.w3.org/2001/XMLSchema" xmlns:p="http://schemas.microsoft.com/office/2006/metadata/properties" xmlns:ns1="http://schemas.microsoft.com/sharepoint/v3" targetNamespace="http://schemas.microsoft.com/office/2006/metadata/properties" ma:root="true" ma:fieldsID="b7e0c7e43181b70466ec632d9bcc66db"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FC240-7155-40CB-93E0-B0D882492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E0106D-4D72-48C9-8297-0AE1FE150FE9}">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99483C2-F655-41A2-979A-F1BCF375CA8F}">
  <ds:schemaRefs>
    <ds:schemaRef ds:uri="http://schemas.microsoft.com/sharepoint/v3/contenttype/forms"/>
  </ds:schemaRefs>
</ds:datastoreItem>
</file>

<file path=customXml/itemProps4.xml><?xml version="1.0" encoding="utf-8"?>
<ds:datastoreItem xmlns:ds="http://schemas.openxmlformats.org/officeDocument/2006/customXml" ds:itemID="{C256EC0B-2F38-481F-8645-1BF70C195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8</TotalTime>
  <Pages>32</Pages>
  <Words>6000</Words>
  <Characters>3420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Word Thesis Template 2018</vt:lpstr>
    </vt:vector>
  </TitlesOfParts>
  <Company>Edinburgh Napier University</Company>
  <LinksUpToDate>false</LinksUpToDate>
  <CharactersWithSpaces>4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2018</dc:title>
  <dc:subject/>
  <dc:creator>Ryan, Frances</dc:creator>
  <cp:keywords/>
  <dc:description/>
  <cp:lastModifiedBy>Ayed Alqahtani</cp:lastModifiedBy>
  <cp:revision>62</cp:revision>
  <cp:lastPrinted>2018-10-30T20:26:00Z</cp:lastPrinted>
  <dcterms:created xsi:type="dcterms:W3CDTF">2018-11-26T14:08:00Z</dcterms:created>
  <dcterms:modified xsi:type="dcterms:W3CDTF">2020-09-2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b8c96-c0fe-3887-9d63-6529a5b1f850</vt:lpwstr>
  </property>
  <property fmtid="{D5CDD505-2E9C-101B-9397-08002B2CF9AE}" pid="24" name="Mendeley Citation Style_1">
    <vt:lpwstr>http://www.zotero.org/styles/ieee</vt:lpwstr>
  </property>
  <property fmtid="{D5CDD505-2E9C-101B-9397-08002B2CF9AE}" pid="25" name="ContentTypeId">
    <vt:lpwstr>0x010100972BCBB56F866747B4F792DB438FD27B</vt:lpwstr>
  </property>
</Properties>
</file>